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227ADE6B" w:rsidR="00933507" w:rsidRPr="003C3342" w:rsidRDefault="00933507" w:rsidP="007444C4">
      <w:r w:rsidRPr="007444C4">
        <w:rPr>
          <w:b/>
        </w:rPr>
        <w:t>Key-words</w:t>
      </w:r>
      <w:r w:rsidR="00C12F56">
        <w:t>:</w:t>
      </w:r>
      <w:r w:rsidRPr="003C3342">
        <w:t xml:space="preserve"> </w:t>
      </w:r>
      <w:r w:rsidR="003C3342">
        <w:t xml:space="preserve"> (</w:t>
      </w:r>
      <w:ins w:id="2" w:author="Dr Elizabeth Wenk" w:date="2016-09-05T08:29:00Z">
        <w:r w:rsidR="00F95E1F">
          <w:t xml:space="preserve">reproduction, accessory costs, parental optimist, seed provisioning, </w:t>
        </w:r>
      </w:ins>
      <w:ins w:id="3" w:author="Dr Elizabeth Wenk" w:date="2016-09-05T08:37:00Z">
        <w:r w:rsidR="00952FF9">
          <w:t>###</w:t>
        </w:r>
      </w:ins>
      <w:r w:rsidR="003C3342">
        <w:t>)</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4" w:author="Mark Westoby" w:date="2016-08-19T15:41:00Z"/>
          <w:rFonts w:cs="Times New Roman"/>
        </w:rPr>
      </w:pPr>
      <w:ins w:id="5" w:author="Dr Elizabeth Wenk"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 w:author="Mark Westoby" w:date="2016-08-19T15:42:00Z"/>
        </w:rPr>
      </w:pPr>
      <w:ins w:id="7" w:author="Mark Westoby" w:date="2016-08-19T15:42:00Z">
        <w:r w:rsidRPr="003C3342">
          <w:t xml:space="preserve">accessory costs are </w:t>
        </w:r>
      </w:ins>
      <w:ins w:id="8" w:author="Mark Westoby" w:date="2016-08-19T15:45:00Z">
        <w:r w:rsidRPr="007444C4">
          <w:rPr>
            <w:sz w:val="22"/>
            <w:szCs w:val="22"/>
            <w:u w:val="single"/>
          </w:rPr>
          <w:t>BIG</w:t>
        </w:r>
      </w:ins>
    </w:p>
    <w:p w14:paraId="51ED758E" w14:textId="69566F39" w:rsidR="000E3A12" w:rsidRPr="003C3342" w:rsidRDefault="000E3A12" w:rsidP="007444C4">
      <w:pPr>
        <w:rPr>
          <w:ins w:id="9" w:author="Mark Westoby" w:date="2016-08-19T15:43:00Z"/>
        </w:rPr>
      </w:pPr>
      <w:ins w:id="10" w:author="Mark Westoby" w:date="2016-08-19T15:42:00Z">
        <w:r w:rsidRPr="003C3342">
          <w:t xml:space="preserve">in failed </w:t>
        </w:r>
      </w:ins>
      <w:ins w:id="11" w:author="Mark Westoby" w:date="2016-08-19T15:43:00Z">
        <w:r w:rsidRPr="003C3342">
          <w:t xml:space="preserve">or surplus </w:t>
        </w:r>
      </w:ins>
      <w:ins w:id="12" w:author="Mark Westoby" w:date="2016-08-19T15:45:00Z">
        <w:r w:rsidRPr="003C3342">
          <w:t>ovules</w:t>
        </w:r>
      </w:ins>
      <w:ins w:id="13" w:author="Mark Westoby" w:date="2016-08-19T15:42:00Z">
        <w:r w:rsidRPr="003C3342">
          <w:t xml:space="preserve"> more so than </w:t>
        </w:r>
      </w:ins>
      <w:ins w:id="14" w:author="Mark Westoby" w:date="2016-08-19T15:43:00Z">
        <w:r w:rsidRPr="003C3342">
          <w:t xml:space="preserve">in </w:t>
        </w:r>
      </w:ins>
      <w:ins w:id="15" w:author="Mark Westoby" w:date="2016-08-19T15:42:00Z">
        <w:r w:rsidRPr="003C3342">
          <w:t>costs of success</w:t>
        </w:r>
      </w:ins>
    </w:p>
    <w:p w14:paraId="5D9B9C76" w14:textId="21124FAD" w:rsidR="000E3A12" w:rsidRPr="003C3342" w:rsidRDefault="000E3A12" w:rsidP="007444C4">
      <w:pPr>
        <w:rPr>
          <w:ins w:id="16" w:author="Mark Westoby" w:date="2016-08-19T15:45:00Z"/>
        </w:rPr>
      </w:pPr>
      <w:ins w:id="17" w:author="Mark Westoby" w:date="2016-08-19T15:43:00Z">
        <w:r w:rsidRPr="003C3342">
          <w:t xml:space="preserve">one consequence </w:t>
        </w:r>
      </w:ins>
      <w:ins w:id="18" w:author="Mark Westoby" w:date="2016-08-19T15:44:00Z">
        <w:r w:rsidRPr="003C3342">
          <w:t>is</w:t>
        </w:r>
      </w:ins>
      <w:ins w:id="19" w:author="Mark Westoby" w:date="2016-08-19T15:43:00Z">
        <w:r w:rsidRPr="003C3342">
          <w:t xml:space="preserve"> that seed </w:t>
        </w:r>
      </w:ins>
      <w:ins w:id="20" w:author="Mark Westoby" w:date="2016-08-19T15:44:00Z">
        <w:r w:rsidRPr="003C3342">
          <w:t>output</w:t>
        </w:r>
      </w:ins>
      <w:ins w:id="21" w:author="Mark Westoby" w:date="2016-08-19T15:43:00Z">
        <w:r w:rsidRPr="003C3342">
          <w:t xml:space="preserve"> </w:t>
        </w:r>
      </w:ins>
      <w:ins w:id="22" w:author="Mark Westoby" w:date="2016-08-19T15:47:00Z">
        <w:r w:rsidRPr="003C3342">
          <w:t xml:space="preserve">radically underestimates RE and </w:t>
        </w:r>
      </w:ins>
      <w:ins w:id="23" w:author="Mark Westoby" w:date="2016-08-19T15:43:00Z">
        <w:r w:rsidRPr="003C3342">
          <w:t xml:space="preserve">is </w:t>
        </w:r>
      </w:ins>
      <w:ins w:id="24" w:author="Mark Westoby" w:date="2016-08-19T15:47:00Z">
        <w:r w:rsidRPr="003C3342">
          <w:t xml:space="preserve">only </w:t>
        </w:r>
      </w:ins>
      <w:ins w:id="25" w:author="Mark Westoby" w:date="2016-08-19T15:43:00Z">
        <w:r w:rsidRPr="003C3342">
          <w:t>weak</w:t>
        </w:r>
      </w:ins>
      <w:ins w:id="26" w:author="Mark Westoby" w:date="2016-08-19T15:47:00Z">
        <w:r w:rsidRPr="003C3342">
          <w:t xml:space="preserve">ly correlated </w:t>
        </w:r>
      </w:ins>
    </w:p>
    <w:p w14:paraId="30F495CB" w14:textId="77777777" w:rsidR="00D052D4" w:rsidRPr="003C3342" w:rsidRDefault="000E3A12" w:rsidP="007444C4">
      <w:pPr>
        <w:rPr>
          <w:ins w:id="27" w:author="Mark Westoby" w:date="2016-08-19T18:46:00Z"/>
        </w:rPr>
      </w:pPr>
      <w:ins w:id="28" w:author="Mark Westoby" w:date="2016-08-19T15:45:00Z">
        <w:r w:rsidRPr="003C3342">
          <w:t>prod</w:t>
        </w:r>
      </w:ins>
      <w:ins w:id="29" w:author="Mark Westoby" w:date="2016-08-19T18:45:00Z">
        <w:r w:rsidR="00D052D4" w:rsidRPr="003C3342">
          <w:t>n</w:t>
        </w:r>
      </w:ins>
      <w:ins w:id="30" w:author="Mark Westoby" w:date="2016-08-19T15:45:00Z">
        <w:r w:rsidRPr="003C3342">
          <w:t xml:space="preserve"> of surplus ovules is tied up with overall strategy, and correlates with propagule </w:t>
        </w:r>
      </w:ins>
      <w:ins w:id="31" w:author="Mark Westoby" w:date="2016-08-19T15:46:00Z">
        <w:r w:rsidRPr="003C3342">
          <w:t>size</w:t>
        </w:r>
      </w:ins>
    </w:p>
    <w:p w14:paraId="34A176F6" w14:textId="5DEB0F28" w:rsidR="000E3A12" w:rsidRPr="003C3342" w:rsidRDefault="00D052D4" w:rsidP="007444C4">
      <w:pPr>
        <w:rPr>
          <w:ins w:id="32" w:author="Mark Westoby" w:date="2016-08-19T15:42:00Z"/>
        </w:rPr>
      </w:pPr>
      <w:ins w:id="33" w:author="Mark Westoby" w:date="2016-08-19T18:46:00Z">
        <w:r w:rsidRPr="003C3342">
          <w:t>[</w:t>
        </w:r>
      </w:ins>
      <w:ins w:id="34" w:author="Mark Westoby" w:date="2016-08-19T18:48:00Z">
        <w:r w:rsidRPr="003C3342">
          <w:t xml:space="preserve">general comment: </w:t>
        </w:r>
      </w:ins>
      <w:ins w:id="35"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36" w:author="Mark Westoby" w:date="2016-08-19T18:48:00Z">
        <w:r w:rsidRPr="003C3342">
          <w:t xml:space="preserve"> for successfully-provisioned seeds</w:t>
        </w:r>
      </w:ins>
      <w:ins w:id="37" w:author="Mark Westoby" w:date="2016-08-19T18:46:00Z">
        <w:r w:rsidRPr="003C3342">
          <w:t>]</w:t>
        </w:r>
      </w:ins>
      <w:ins w:id="38" w:author="Mark Westoby" w:date="2016-08-19T15:46:00Z">
        <w:r w:rsidR="000E3A12" w:rsidRPr="003C3342">
          <w:t xml:space="preserve"> </w:t>
        </w:r>
      </w:ins>
    </w:p>
    <w:p w14:paraId="6E8D80E6" w14:textId="77777777" w:rsidR="000E3A12" w:rsidRPr="003C3342" w:rsidRDefault="000E3A12" w:rsidP="007444C4">
      <w:pPr>
        <w:rPr>
          <w:ins w:id="39" w:author="Mark Westoby" w:date="2016-08-19T15:42:00Z"/>
        </w:rPr>
      </w:pPr>
    </w:p>
    <w:p w14:paraId="77DBA301" w14:textId="77777777" w:rsidR="000E3A12" w:rsidRPr="003C3342" w:rsidRDefault="000E3A12" w:rsidP="007444C4">
      <w:pPr>
        <w:rPr>
          <w:ins w:id="40"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2E183FC4" w:rsidR="00527091" w:rsidRDefault="00210508" w:rsidP="007444C4">
      <w:pPr>
        <w:rPr>
          <w:ins w:id="41" w:author="Daniel Falster" w:date="2016-08-29T16:22:00Z"/>
        </w:rPr>
      </w:pPr>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including to seeds and </w:t>
      </w:r>
      <w:r w:rsidRPr="003C3342">
        <w:t xml:space="preserve">also into the many other tissues associated with reproduction, termed </w:t>
      </w:r>
      <w:bookmarkStart w:id="42" w:name="OLE_LINK1"/>
      <w:bookmarkStart w:id="43" w:name="OLE_LINK2"/>
      <w:r w:rsidRPr="003C3342">
        <w:t>accessory costs</w:t>
      </w:r>
      <w:bookmarkEnd w:id="42"/>
      <w:bookmarkEnd w:id="43"/>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9347F0">
        <w:t xml:space="preserve"> (see Table 1 for summary of terms)</w:t>
      </w:r>
      <w:r w:rsidR="00447E7F" w:rsidRPr="003C3342">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Pr="003C3342">
        <w:instrText xml:space="preserve"> ADDIN ZOTERO_ITEM CSL_CITATION {"citationID":"ch3o89lql","properties":{"formattedCitation":"(Haig &amp; Westoby 1988; Henery &amp; Westoby 2001; Lord &amp; Westoby 2006)","plainCitation":"(Haig &amp; Westoby 1988; Henery &amp; Westoby 2001; Lord &amp; Westoby 200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3C3342">
        <w:fldChar w:fldCharType="separate"/>
      </w:r>
      <w:r w:rsidRPr="007444C4">
        <w:t>(Haig &amp; Westoby 1988; Henery &amp; Westoby 2001; Lord &amp; Westoby 2006)</w:t>
      </w:r>
      <w:r w:rsidRPr="003C3342">
        <w:fldChar w:fldCharType="end"/>
      </w:r>
      <w:r w:rsidRPr="003C3342">
        <w:t xml:space="preserve">. </w:t>
      </w:r>
      <w:del w:id="44" w:author="Dr Elizabeth Wenk" w:date="2016-09-05T08:38:00Z">
        <w:r w:rsidR="00447E7F" w:rsidDel="00952FF9">
          <w:delText>Moreover, s</w:delText>
        </w:r>
      </w:del>
      <w:ins w:id="45" w:author="Dr Elizabeth Wenk" w:date="2016-09-05T08:38:00Z">
        <w:r w:rsidR="00952FF9">
          <w:t>S</w:t>
        </w:r>
      </w:ins>
      <w:r w:rsidRPr="003C3342">
        <w:t xml:space="preserve">ince fruit set and seed set is generally below 50% in perennial species </w:t>
      </w:r>
      <w:r w:rsidRPr="003C3342">
        <w:fldChar w:fldCharType="begin"/>
      </w:r>
      <w:r w:rsidRPr="003C3342">
        <w:instrText xml:space="preserve"> ADDIN ZOTERO_ITEM CSL_CITATION {"citationID":"rk3YRJFA","properties":{"formattedCitation":"{\\rtf (Stephenson 1981; Sutherland 1986; Knight {\\i{}et al.} 2005; Rosenheim {\\i{}et al.} 2014)}","plainCitation":"(Stephenson 1981;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Stephenson 1981; Sutherland 1986; Knight </w:t>
      </w:r>
      <w:r w:rsidRPr="007444C4">
        <w:rPr>
          <w:i/>
          <w:iCs/>
        </w:rPr>
        <w:t>et al.</w:t>
      </w:r>
      <w:r w:rsidRPr="007444C4">
        <w:t xml:space="preserve"> 2005; Rosenheim </w:t>
      </w:r>
      <w:r w:rsidRPr="007444C4">
        <w:rPr>
          <w:i/>
          <w:iCs/>
        </w:rPr>
        <w:t>et al.</w:t>
      </w:r>
      <w:r w:rsidRPr="007444C4">
        <w:t xml:space="preserve"> 2014)</w:t>
      </w:r>
      <w:r w:rsidRPr="003C3342">
        <w:fldChar w:fldCharType="end"/>
      </w:r>
      <w:r w:rsidRPr="003C3342">
        <w:t xml:space="preserve">, the cost of aborted tissues </w:t>
      </w:r>
      <w:r w:rsidR="00FE77B8">
        <w:t xml:space="preserve">may be </w:t>
      </w:r>
      <w:r w:rsidRPr="003C3342">
        <w:t>substantial</w:t>
      </w:r>
      <w:ins w:id="46" w:author="Dr Elizabeth Wenk" w:date="2016-09-05T08:39:00Z">
        <w:r w:rsidR="00952FF9">
          <w:t xml:space="preserve"> proportion of total accessory costs</w:t>
        </w:r>
      </w:ins>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ins w:id="47" w:author="Dr Elizabeth Wenk" w:date="2016-09-05T08:39:00Z">
        <w:r w:rsidR="00952FF9">
          <w:t xml:space="preserve">the </w:t>
        </w:r>
      </w:ins>
      <w:r w:rsidR="00FE77B8">
        <w:t xml:space="preserve">exception of a </w:t>
      </w:r>
      <w:r w:rsidR="00FE77B8">
        <w:lastRenderedPageBreak/>
        <w:t xml:space="preserve">few well-studied </w:t>
      </w:r>
      <w:r w:rsidR="00FE77B8" w:rsidRPr="00FE77B8">
        <w:t xml:space="preserve">species </w:t>
      </w:r>
      <w:r w:rsidR="00FE77B8">
        <w:t xml:space="preserve">(refs),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754FBC7F" w14:textId="332B367C" w:rsidR="00C14873" w:rsidRDefault="00C14873" w:rsidP="007444C4">
      <w:ins w:id="48" w:author="Daniel Falster" w:date="2016-08-29T16:22:00Z">
        <w:r>
          <w:t xml:space="preserve">While plant </w:t>
        </w:r>
      </w:ins>
      <w:ins w:id="49" w:author="Daniel Falster" w:date="2016-08-29T16:37:00Z">
        <w:r w:rsidR="00782C92" w:rsidRPr="00782C92">
          <w:t xml:space="preserve">species </w:t>
        </w:r>
      </w:ins>
      <w:ins w:id="50" w:author="Daniel Falster" w:date="2016-08-29T16:22:00Z">
        <w:r>
          <w:t xml:space="preserve">demonstrate an extraordinary diversity of reproductive structures and </w:t>
        </w:r>
      </w:ins>
      <w:ins w:id="51" w:author="Daniel Falster" w:date="2016-08-29T16:23:00Z">
        <w:r>
          <w:t>strategies</w:t>
        </w:r>
      </w:ins>
      <w:ins w:id="52" w:author="Daniel Falster" w:date="2016-08-29T16:22:00Z">
        <w:r>
          <w:t xml:space="preserve">, </w:t>
        </w:r>
      </w:ins>
      <w:ins w:id="53" w:author="Daniel Falster" w:date="2016-08-29T16:23:00Z">
        <w:del w:id="54" w:author="Dr Elizabeth Wenk" w:date="2016-08-30T10:12:00Z">
          <w:r w:rsidDel="00ED3E97">
            <w:delText>the investments mad</w:delText>
          </w:r>
        </w:del>
        <w:del w:id="55" w:author="Dr Elizabeth Wenk" w:date="2016-09-05T08:58:00Z">
          <w:r w:rsidDel="00C8043C">
            <w:delText>e</w:delText>
          </w:r>
        </w:del>
      </w:ins>
      <w:ins w:id="56" w:author="Dr Elizabeth Wenk" w:date="2016-08-30T10:12:00Z">
        <w:del w:id="57" w:author="Dr Elizabeth Wenk" w:date="2016-09-05T08:58:00Z">
          <w:r w:rsidR="00ED3E97" w:rsidDel="00C8043C">
            <w:delText xml:space="preserve">total </w:delText>
          </w:r>
        </w:del>
        <w:r w:rsidR="00ED3E97">
          <w:t>reproductive investment</w:t>
        </w:r>
      </w:ins>
      <w:ins w:id="58" w:author="Daniel Falster" w:date="2016-08-29T16:23:00Z">
        <w:r>
          <w:t xml:space="preserve"> </w:t>
        </w:r>
        <w:commentRangeStart w:id="59"/>
        <w:del w:id="60" w:author="Dr Elizabeth Wenk" w:date="2016-08-30T10:02:00Z">
          <w:r w:rsidDel="003651FD">
            <w:delText xml:space="preserve">by </w:delText>
          </w:r>
        </w:del>
        <w:del w:id="61" w:author="Dr Elizabeth Wenk" w:date="2016-08-30T10:01:00Z">
          <w:r w:rsidDel="003651FD">
            <w:delText xml:space="preserve">most </w:delText>
          </w:r>
        </w:del>
        <w:del w:id="62" w:author="Dr Elizabeth Wenk" w:date="2016-08-30T10:02:00Z">
          <w:r w:rsidRPr="00C14873" w:rsidDel="003651FD">
            <w:delText>species</w:delText>
          </w:r>
          <w:r w:rsidDel="003651FD">
            <w:delText xml:space="preserve"> </w:delText>
          </w:r>
        </w:del>
        <w:del w:id="63" w:author="Dr Elizabeth Wenk" w:date="2016-08-30T10:12:00Z">
          <w:r w:rsidDel="00ED3E97">
            <w:delText xml:space="preserve">fall into </w:delText>
          </w:r>
        </w:del>
        <w:del w:id="64" w:author="Dr Elizabeth Wenk" w:date="2016-08-30T10:01:00Z">
          <w:r w:rsidDel="003651FD">
            <w:delText xml:space="preserve">several </w:delText>
          </w:r>
        </w:del>
      </w:ins>
      <w:ins w:id="65" w:author="Daniel Falster" w:date="2016-08-29T16:48:00Z">
        <w:del w:id="66" w:author="Dr Elizabeth Wenk" w:date="2016-08-30T10:12:00Z">
          <w:r w:rsidR="00BA744F" w:rsidDel="00ED3E97">
            <w:delText>broad</w:delText>
          </w:r>
        </w:del>
      </w:ins>
      <w:ins w:id="67" w:author="Daniel Falster" w:date="2016-08-29T16:23:00Z">
        <w:del w:id="68" w:author="Dr Elizabeth Wenk" w:date="2016-08-30T10:12:00Z">
          <w:r w:rsidDel="00ED3E97">
            <w:delText xml:space="preserve"> categories</w:delText>
          </w:r>
        </w:del>
      </w:ins>
      <w:ins w:id="69" w:author="Dr Elizabeth Wenk" w:date="2016-08-30T10:12:00Z">
        <w:r w:rsidR="00ED3E97">
          <w:t xml:space="preserve">can be </w:t>
        </w:r>
        <w:del w:id="70" w:author="Dr Elizabeth Wenk" w:date="2016-09-05T08:59:00Z">
          <w:r w:rsidR="00ED3E97" w:rsidDel="00C8043C">
            <w:delText>broadly categorized</w:delText>
          </w:r>
        </w:del>
      </w:ins>
      <w:ins w:id="71" w:author="Dr Elizabeth Wenk" w:date="2016-09-05T08:59:00Z">
        <w:r w:rsidR="00C8043C">
          <w:t>divided into broad categories</w:t>
        </w:r>
      </w:ins>
      <w:r>
        <w:t xml:space="preserve"> </w:t>
      </w:r>
      <w:commentRangeEnd w:id="59"/>
      <w:r w:rsidR="003270F1">
        <w:rPr>
          <w:rStyle w:val="CommentReference"/>
        </w:rPr>
        <w:commentReference w:id="59"/>
      </w:r>
      <w:r>
        <w:t xml:space="preserve">(Figure 1). </w:t>
      </w:r>
      <w:r w:rsidRPr="003C3342">
        <w:t xml:space="preserve">The total energy investment in required parts (per seed matured) is termed the </w:t>
      </w:r>
      <w:r w:rsidRPr="003C3342">
        <w:rPr>
          <w:i/>
        </w:rPr>
        <w:t>seed costs</w:t>
      </w:r>
      <w:r w:rsidRPr="003C3342">
        <w:t>, and these can be further divided into structures required for attracting pollen (e.g. petals) versus structures developed post-pollination (e.g. seed pod, seed), hereafter termed provisioning costs</w:t>
      </w:r>
      <w:r>
        <w:t>.</w:t>
      </w:r>
      <w:r w:rsidRPr="003C3342">
        <w:t xml:space="preserve"> The provisioning component can be further split into investment in the seed itself versus the dispersal and packaging tissues. On top of required seed costs per seed matured are the so-called </w:t>
      </w:r>
      <w:r w:rsidRPr="003C3342">
        <w:rPr>
          <w:i/>
        </w:rPr>
        <w:t>costs of failure</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r w:rsidRPr="003C3342">
        <w:t xml:space="preserve"> Low seed to ovule ratios</w:t>
      </w:r>
      <w:ins w:id="72" w:author="Dr Elizabeth Wenk" w:date="2016-09-05T09:01:00Z">
        <w:r w:rsidR="00C8043C">
          <w:t xml:space="preserve"> (seedset)</w:t>
        </w:r>
      </w:ins>
      <w:r w:rsidRPr="003C3342">
        <w:t xml:space="preserve">, and concurrently high costs of failur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ins w:id="73" w:author="Daniel Falster" w:date="2016-08-29T16:22:00Z">
        <w:r>
          <w:t>.</w:t>
        </w:r>
      </w:ins>
      <w:ins w:id="74" w:author="Daniel Falster" w:date="2016-08-29T16:24:00Z">
        <w:r>
          <w:t xml:space="preserve"> </w:t>
        </w:r>
        <w:del w:id="75" w:author="Dr Elizabeth Wenk" w:date="2016-09-05T09:02:00Z">
          <w:r w:rsidDel="00C8043C">
            <w:delText xml:space="preserve">Combined, these different activities suggest XXX main types of investment, as summarised in Figure </w:delText>
          </w:r>
          <w:commentRangeStart w:id="76"/>
          <w:r w:rsidDel="00C8043C">
            <w:delText>1</w:delText>
          </w:r>
        </w:del>
      </w:ins>
      <w:commentRangeEnd w:id="76"/>
      <w:del w:id="77" w:author="Dr Elizabeth Wenk" w:date="2016-09-05T09:02:00Z">
        <w:r w:rsidR="00ED3E97" w:rsidDel="00C8043C">
          <w:rPr>
            <w:rStyle w:val="CommentReference"/>
          </w:rPr>
          <w:commentReference w:id="76"/>
        </w:r>
      </w:del>
      <w:ins w:id="78" w:author="Daniel Falster" w:date="2016-08-29T16:24:00Z">
        <w:del w:id="79" w:author="Dr Elizabeth Wenk" w:date="2016-09-05T09:02:00Z">
          <w:r w:rsidDel="00C8043C">
            <w:delText>.</w:delText>
          </w:r>
        </w:del>
      </w:ins>
    </w:p>
    <w:p w14:paraId="09BB2B7A" w14:textId="22EF6E21" w:rsidR="002E3D01" w:rsidRDefault="00527091" w:rsidP="007444C4">
      <w:pPr>
        <w:rPr>
          <w:ins w:id="80" w:author="Dr Elizabeth Wenk" w:date="2016-08-30T10:24:00Z"/>
        </w:rPr>
      </w:pPr>
      <w:r w:rsidRPr="00C94EFD">
        <w:t xml:space="preserve">There are multiple reasons to expect </w:t>
      </w:r>
      <w:del w:id="81" w:author="Dr Elizabeth Wenk" w:date="2016-09-05T09:05:00Z">
        <w:r w:rsidRPr="00C94EFD" w:rsidDel="00C8043C">
          <w:delText xml:space="preserve">not only </w:delText>
        </w:r>
      </w:del>
      <w:r w:rsidRPr="00C94EFD">
        <w:t xml:space="preserve">that </w:t>
      </w:r>
      <w:r w:rsidR="00C14873">
        <w:t xml:space="preserve">investments into these different types of </w:t>
      </w:r>
      <w:r w:rsidRPr="00C94EFD">
        <w:t xml:space="preserve">accessory cost </w:t>
      </w:r>
      <w:r w:rsidR="00C94EFD">
        <w:t xml:space="preserve">will </w:t>
      </w:r>
      <w:ins w:id="82" w:author="Dr Elizabeth Wenk" w:date="2016-09-05T09:05:00Z">
        <w:r w:rsidR="00C8043C" w:rsidRPr="00C94EFD">
          <w:t xml:space="preserve">not only </w:t>
        </w:r>
      </w:ins>
      <w:r w:rsidR="00C94EFD">
        <w:t xml:space="preserve">be substantial, </w:t>
      </w:r>
      <w:r w:rsidRPr="00C94EFD">
        <w:t>but also that the</w:t>
      </w:r>
      <w:r w:rsidR="00C14873">
        <w:t xml:space="preserve"> relative amounts might </w:t>
      </w:r>
      <w:r w:rsidRPr="00C94EFD">
        <w:t xml:space="preserve">differ during ontogeny and among species. </w:t>
      </w:r>
      <w:r w:rsidR="00FE77B8" w:rsidRPr="00C94EFD">
        <w:t xml:space="preserve">Evolutionary arguments </w:t>
      </w:r>
      <w:r w:rsidR="00614181">
        <w:t xml:space="preserve">would </w:t>
      </w:r>
      <w:r w:rsidR="00C14873">
        <w:t xml:space="preserve">suggest </w:t>
      </w:r>
      <w:r w:rsidR="00614181">
        <w:t>plants</w:t>
      </w:r>
      <w:r w:rsidR="00FE77B8" w:rsidRPr="00C94EFD">
        <w:t xml:space="preserve"> evolve to </w:t>
      </w:r>
      <w:r w:rsidR="00C14873">
        <w:t>optimize</w:t>
      </w:r>
      <w:r w:rsidR="00C14873" w:rsidRPr="00C94EFD">
        <w:t xml:space="preserve"> </w:t>
      </w:r>
      <w:r w:rsidR="00FE77B8" w:rsidRPr="00C94EFD">
        <w:rPr>
          <w:rStyle w:val="CommentReference"/>
        </w:rPr>
        <w:commentReference w:id="83"/>
      </w:r>
      <w:r w:rsidR="00ED3E97">
        <w:rPr>
          <w:rStyle w:val="CommentReference"/>
        </w:rPr>
        <w:commentReference w:id="84"/>
      </w:r>
      <w:r w:rsidR="0000086B">
        <w:t xml:space="preserve">the amount of </w:t>
      </w:r>
      <w:r w:rsidR="00FE77B8" w:rsidRPr="00C94EFD">
        <w:t xml:space="preserve">accessory costs per successful seed </w:t>
      </w:r>
      <w:del w:id="85" w:author="Dr Elizabeth Wenk" w:date="2016-09-05T09:22:00Z">
        <w:r w:rsidR="00C14873" w:rsidDel="00F91B6A">
          <w:delText>(</w:delText>
        </w:r>
        <w:r w:rsidR="00ED3E97" w:rsidDel="00F91B6A">
          <w:delText>###</w:delText>
        </w:r>
        <w:r w:rsidR="00C14873" w:rsidDel="00F91B6A">
          <w:delText>refs)</w:delText>
        </w:r>
        <w:r w:rsidR="00FE77B8" w:rsidRPr="00C94EFD" w:rsidDel="00F91B6A">
          <w:delText>.</w:delText>
        </w:r>
        <w:r w:rsidR="00C14873" w:rsidDel="00F91B6A">
          <w:delText xml:space="preserve"> </w:delText>
        </w:r>
        <w:commentRangeStart w:id="86"/>
        <w:r w:rsidR="00F91B6A" w:rsidRPr="003C3342" w:rsidDel="00F91B6A">
          <w:delText>A</w:delText>
        </w:r>
      </w:del>
      <w:ins w:id="87" w:author="Dr Elizabeth Wenk" w:date="2016-09-05T09:22:00Z">
        <w:r w:rsidR="00F91B6A">
          <w:t>and indeed, a</w:t>
        </w:r>
      </w:ins>
      <w:r w:rsidR="00F91B6A" w:rsidRPr="003C3342">
        <w:t xml:space="preserve">cross angiosperm species, total per seed accessory costs </w:t>
      </w:r>
      <w:r w:rsidR="00F91B6A">
        <w:t xml:space="preserve">have been shown to </w:t>
      </w:r>
      <w:r w:rsidR="00F91B6A" w:rsidRPr="003C3342">
        <w:t xml:space="preserve">scale approximately isometrically with seed size </w:t>
      </w:r>
      <w:r w:rsidR="00F91B6A" w:rsidRPr="003C3342">
        <w:fldChar w:fldCharType="begin"/>
      </w:r>
      <w:r w:rsidR="00F91B6A" w:rsidRPr="003C3342">
        <w: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91B6A" w:rsidRPr="003C3342">
        <w:rPr>
          <w:rFonts w:ascii="Cambria Math" w:hAnsi="Cambria Math" w:cs="Cambria Math"/>
        </w:rPr>
        <w:instrText>⬚</w:instrText>
      </w:r>
      <w:r w:rsidR="00F91B6A"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F91B6A" w:rsidRPr="003C3342">
        <w:fldChar w:fldCharType="separate"/>
      </w:r>
      <w:r w:rsidR="00F91B6A" w:rsidRPr="00634FCB">
        <w:t xml:space="preserve">(Henery &amp; Westoby 2001; Moles, Warton &amp; Westoby 2003; Lord &amp; Westoby 2006, 2012; Chen, </w:t>
      </w:r>
      <w:r w:rsidR="00F91B6A" w:rsidRPr="00634FCB">
        <w:lastRenderedPageBreak/>
        <w:t>Felker &amp; Sun 2010)</w:t>
      </w:r>
      <w:r w:rsidR="00F91B6A" w:rsidRPr="003C3342">
        <w:fldChar w:fldCharType="end"/>
      </w:r>
      <w:r w:rsidR="00F91B6A" w:rsidRPr="003C3342">
        <w:t xml:space="preserve">. </w:t>
      </w:r>
      <w:commentRangeEnd w:id="86"/>
      <w:r w:rsidR="00F91B6A">
        <w:rPr>
          <w:rStyle w:val="CommentReference"/>
        </w:rPr>
        <w:commentReference w:id="86"/>
      </w:r>
      <w:ins w:id="88" w:author="Dr Elizabeth Wenk" w:date="2016-09-05T09:22:00Z">
        <w:r w:rsidR="00F91B6A">
          <w:t xml:space="preserve"> </w:t>
        </w:r>
      </w:ins>
      <w:r w:rsidR="00210508" w:rsidRPr="003C3342">
        <w:t xml:space="preserve">Some investment is undeniably </w:t>
      </w:r>
      <w:r w:rsidR="00C14873">
        <w:t>beneficial</w:t>
      </w:r>
      <w:r w:rsidR="00C14873" w:rsidRPr="003C3342">
        <w:t xml:space="preserve"> </w:t>
      </w:r>
      <w:r w:rsidR="00210508" w:rsidRPr="003C3342">
        <w:t>for the successful formation and dispersal of a seed</w:t>
      </w:r>
      <w:r w:rsidR="00C14873">
        <w:t>. W</w:t>
      </w:r>
      <w:r w:rsidR="00210508"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r w:rsidR="00782C92">
        <w:t xml:space="preserve">At the same time, there are surely diminishing returns in the benefits accrued through </w:t>
      </w:r>
      <w:commentRangeStart w:id="89"/>
      <w:r w:rsidR="00782C92">
        <w:t>greater</w:t>
      </w:r>
      <w:commentRangeEnd w:id="89"/>
      <w:r w:rsidR="002E3D01">
        <w:rPr>
          <w:rStyle w:val="CommentReference"/>
        </w:rPr>
        <w:commentReference w:id="89"/>
      </w:r>
      <w:r w:rsidR="00782C92">
        <w:t xml:space="preserve"> investment in accessory costs</w:t>
      </w:r>
      <w:r w:rsidR="005B2926">
        <w:t xml:space="preserve">, especially </w:t>
      </w:r>
      <w:r w:rsidR="005142CC">
        <w:t xml:space="preserve">given that energy invested in accessory costs </w:t>
      </w:r>
      <w:r w:rsidR="00220449">
        <w:t xml:space="preserve">is energy not funnelled directly to </w:t>
      </w:r>
      <w:r w:rsidR="005142CC">
        <w:t>seed production</w:t>
      </w:r>
      <w:r w:rsidR="00782C92">
        <w:t xml:space="preserve">. </w:t>
      </w:r>
      <w:r w:rsidR="005B2926">
        <w:t>Ther</w:t>
      </w:r>
      <w:r w:rsidR="005142CC">
        <w:t>e</w:t>
      </w:r>
      <w:r w:rsidR="005B2926">
        <w:t xml:space="preserve"> will therefore be an optimal level of </w:t>
      </w:r>
      <w:r w:rsidR="00220449">
        <w:t xml:space="preserve">accessory </w:t>
      </w:r>
      <w:r w:rsidR="005B2926">
        <w:t xml:space="preserve">investment per seed. Moreover, this </w:t>
      </w:r>
      <w:r w:rsidR="00782C92">
        <w:t xml:space="preserve">optimal investment is likely to differ among </w:t>
      </w:r>
      <w:r w:rsidR="00782C92" w:rsidRPr="00782C92">
        <w:t>species</w:t>
      </w:r>
      <w:r w:rsidR="00782C92">
        <w:t xml:space="preserve">, </w:t>
      </w:r>
      <w:r w:rsidR="005B2926">
        <w:t xml:space="preserve">depending on their </w:t>
      </w:r>
      <w:r w:rsidR="002E3D01">
        <w:t>life history strategies</w:t>
      </w:r>
      <w:r w:rsidR="00C14873">
        <w:t xml:space="preserve"> and </w:t>
      </w:r>
      <w:r w:rsidR="002E3D01">
        <w:t xml:space="preserve">most specifically their </w:t>
      </w:r>
      <w:r w:rsidR="00C14873">
        <w:t>interactions with pollinators</w:t>
      </w:r>
      <w:r w:rsidR="002E3D01">
        <w:t xml:space="preserve"> and dispersal agents</w:t>
      </w:r>
      <w:r w:rsidR="002E3D01" w:rsidRPr="003C3342">
        <w:t>.</w:t>
      </w:r>
      <w:r w:rsidR="002E3D01">
        <w:t xml:space="preserve"> This</w:t>
      </w:r>
      <w:r w:rsidR="00712ACB">
        <w:t xml:space="preserve"> notion of an optimal investment in accessory tissues suggests </w:t>
      </w:r>
      <w:r w:rsidR="004501BA">
        <w:t>some</w:t>
      </w:r>
      <w:r w:rsidR="005B2926">
        <w:t xml:space="preserve"> systematic </w:t>
      </w:r>
      <w:r w:rsidR="00782C92">
        <w:t xml:space="preserve">variation in accessory costs among </w:t>
      </w:r>
      <w:r w:rsidR="00782C92" w:rsidRPr="00782C92">
        <w:t>species</w:t>
      </w:r>
      <w:r w:rsidR="00782C92">
        <w:t xml:space="preserve">, </w:t>
      </w:r>
      <w:r w:rsidR="002E3D01">
        <w:t xml:space="preserve">likely </w:t>
      </w:r>
      <w:r w:rsidR="00782C92">
        <w:t xml:space="preserve">arising from differences in </w:t>
      </w:r>
      <w:r w:rsidR="002E3D01">
        <w:t xml:space="preserve">traits such as </w:t>
      </w:r>
      <w:r w:rsidR="00782C92" w:rsidRPr="003C3342">
        <w:t>pollen-</w:t>
      </w:r>
      <w:r w:rsidR="004501BA">
        <w:t>to-</w:t>
      </w:r>
      <w:r w:rsidR="00782C92" w:rsidRPr="003C3342">
        <w:t>ovule ratio</w:t>
      </w:r>
      <w:r w:rsidR="005B2926">
        <w:t>, seedset and seed size</w:t>
      </w:r>
      <w:r w:rsidR="00782C92">
        <w:t xml:space="preserve">. </w:t>
      </w:r>
    </w:p>
    <w:p w14:paraId="022FC529" w14:textId="45D00414" w:rsidR="00210508" w:rsidRPr="003C3342" w:rsidRDefault="00210508" w:rsidP="007444C4">
      <w:r w:rsidRPr="003C3342">
        <w:t xml:space="preserve">Haig &amp; Westoby (1988) developed </w:t>
      </w:r>
      <w:r w:rsidR="00782C92">
        <w:t>a</w:t>
      </w:r>
      <w:r w:rsidR="00782C92" w:rsidRPr="003C3342">
        <w:t xml:space="preserve"> </w:t>
      </w:r>
      <w:r w:rsidRPr="003C3342">
        <w:t xml:space="preserve">conceptual model for the relative allocation of energy to different reproductive tissues, dividing the total energy investment </w:t>
      </w:r>
      <w:r w:rsidR="00BA744F">
        <w:t>per</w:t>
      </w:r>
      <w:r w:rsidRPr="003C3342">
        <w:t xml:space="preserve"> seed </w:t>
      </w:r>
      <w:r w:rsidR="002658C1" w:rsidRPr="003C3342">
        <w:t>betwee</w:t>
      </w:r>
      <w:r w:rsidR="00A00C45" w:rsidRPr="003C3342">
        <w:t>n</w:t>
      </w:r>
      <w:r w:rsidR="002658C1" w:rsidRPr="003C3342">
        <w:t xml:space="preserve"> </w:t>
      </w:r>
      <w:r w:rsidRPr="003C3342">
        <w:t>the cost</w:t>
      </w:r>
      <w:r w:rsidR="00BA744F">
        <w:t>s</w:t>
      </w:r>
      <w:r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flowers to optimize seed production across a population and across time</w:t>
      </w:r>
      <w:r w:rsidR="00AC63B2">
        <w:t xml:space="preserve">, 2) </w:t>
      </w:r>
      <w:r w:rsidRPr="003C3342">
        <w:t>face a trade-off</w:t>
      </w:r>
      <w:r w:rsidR="00AC63B2">
        <w:t xml:space="preserve"> between pollen attraction and ovule </w:t>
      </w:r>
      <w:r w:rsidR="00AC63B2" w:rsidRPr="003C3342">
        <w:t>provisioning</w:t>
      </w:r>
      <w:r w:rsidR="005B2926">
        <w:t xml:space="preserve">, and </w:t>
      </w:r>
      <w:r w:rsidR="00AC63B2">
        <w:t xml:space="preserve">3) allocate </w:t>
      </w:r>
      <w:r w:rsidR="005B2926" w:rsidRPr="003C3342">
        <w:t xml:space="preserve">just enough </w:t>
      </w:r>
      <w:r w:rsidRPr="003C3342">
        <w:t xml:space="preserve">to </w:t>
      </w:r>
      <w:r w:rsidR="006C39BF" w:rsidRPr="003C3342">
        <w:t xml:space="preserve">pollen-attracting </w:t>
      </w:r>
      <w:r w:rsidRPr="003C3342">
        <w:t>tissues to ensure pollination of the number of ovules they are able to provision</w:t>
      </w:r>
      <w:ins w:id="90" w:author="Dr Elizabeth Wenk" w:date="2016-09-05T09:13:00Z">
        <w:r w:rsidR="00220449">
          <w:t xml:space="preserve"> </w:t>
        </w:r>
        <w:r w:rsidR="00220449">
          <w:rPr>
            <w:i/>
          </w:rPr>
          <w:t>on average</w:t>
        </w:r>
      </w:ins>
      <w:r w:rsidRPr="003C3342">
        <w:t>.</w:t>
      </w:r>
      <w:r w:rsidR="00AC63B2">
        <w:t xml:space="preserve"> </w:t>
      </w:r>
      <w:r w:rsidR="00782C92">
        <w:t xml:space="preserve">This initial model </w:t>
      </w:r>
      <w:r w:rsidRPr="003C3342">
        <w:t xml:space="preserve">has </w:t>
      </w:r>
      <w:r w:rsidR="005142CC">
        <w:t>since</w:t>
      </w:r>
      <w:r w:rsidR="005142CC" w:rsidRPr="003C3342">
        <w:t xml:space="preserve"> </w:t>
      </w:r>
      <w:r w:rsidRPr="003C3342">
        <w:t xml:space="preserve">been extended </w:t>
      </w:r>
      <w:r w:rsidR="005142CC">
        <w:t xml:space="preserve">to account for </w:t>
      </w:r>
      <w:r w:rsidRPr="003C3342">
        <w:t xml:space="preserve">the proportion of energy invested in </w:t>
      </w:r>
      <w:r w:rsidR="006C39BF" w:rsidRPr="003C3342">
        <w:t>pollen attraction versus seed provisioning</w:t>
      </w:r>
      <w:r w:rsidRPr="003C3342">
        <w:t xml:space="preserve"> tissues </w:t>
      </w:r>
      <w:commentRangeStart w:id="91"/>
      <w:del w:id="92" w:author="Daniel Falster" w:date="2016-08-29T17:01:00Z">
        <w:r w:rsidR="00FF1E3C" w:rsidRPr="003C3342" w:rsidDel="005142CC">
          <w:delText xml:space="preserve">to predict expected </w:delText>
        </w:r>
        <w:r w:rsidRPr="003C3342" w:rsidDel="005142CC">
          <w:delText>seed set</w:delText>
        </w:r>
      </w:del>
      <w:ins w:id="93" w:author="Dr Elizabeth Wenk" w:date="2016-09-05T09:16:00Z">
        <w:r w:rsidR="00220449">
          <w:t xml:space="preserve"> across multiple species</w:t>
        </w:r>
      </w:ins>
      <w:ins w:id="94" w:author="Dr Elizabeth Wenk" w:date="2016-09-05T09:15:00Z">
        <w:r w:rsidR="00220449">
          <w:t>.</w:t>
        </w:r>
      </w:ins>
      <w:del w:id="95" w:author="Daniel Falster" w:date="2016-08-29T17:01:00Z">
        <w:r w:rsidRPr="003C3342" w:rsidDel="005142CC">
          <w:delText xml:space="preserve"> </w:delText>
        </w:r>
      </w:del>
      <w:del w:id="96" w:author="Dr Elizabeth Wenk" w:date="2016-09-05T09:15:00Z">
        <w:r w:rsidR="00FF1E3C" w:rsidRPr="003C3342" w:rsidDel="00220449">
          <w:delText>and in turn</w:delText>
        </w:r>
        <w:commentRangeEnd w:id="91"/>
        <w:r w:rsidR="00220449" w:rsidDel="00220449">
          <w:rPr>
            <w:rStyle w:val="CommentReference"/>
          </w:rPr>
          <w:commentReference w:id="91"/>
        </w:r>
        <w:r w:rsidR="00FF1E3C" w:rsidRPr="003C3342" w:rsidDel="00220449">
          <w:delText xml:space="preserve">, based on actual seedset, </w:delText>
        </w:r>
        <w:r w:rsidRPr="003C3342" w:rsidDel="00220449">
          <w:delText>the probability of pollen limitation</w:delText>
        </w:r>
      </w:del>
      <w:del w:id="97" w:author="Daniel Falster" w:date="2016-08-29T17:01:00Z">
        <w:r w:rsidRPr="003C3342" w:rsidDel="005142CC">
          <w:delText xml:space="preserve"> </w:delText>
        </w:r>
      </w:del>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These </w:t>
      </w:r>
      <w:r w:rsidR="005142CC">
        <w:t>studies</w:t>
      </w:r>
      <w:r w:rsidR="005142CC" w:rsidRPr="003C3342">
        <w:t xml:space="preserve"> </w:t>
      </w:r>
      <w:r w:rsidRPr="003C3342">
        <w:t xml:space="preserve">indicate that species with relatively low </w:t>
      </w:r>
      <w:r w:rsidR="006C39BF" w:rsidRPr="003C3342">
        <w:t xml:space="preserve">pollen-attraction </w:t>
      </w:r>
      <w:r w:rsidRPr="003C3342">
        <w:t xml:space="preserve">costs </w:t>
      </w:r>
      <w:commentRangeStart w:id="98"/>
      <w:del w:id="99" w:author="Daniel Falster" w:date="2016-08-29T16:56:00Z">
        <w:r w:rsidRPr="003C3342" w:rsidDel="00AC63B2">
          <w:delText xml:space="preserve">(required and failed costs) </w:delText>
        </w:r>
      </w:del>
      <w:commentRangeEnd w:id="98"/>
      <w:r w:rsidR="00D820DF">
        <w:rPr>
          <w:rStyle w:val="CommentReference"/>
        </w:rPr>
        <w:commentReference w:id="98"/>
      </w:r>
      <w:r w:rsidRPr="003C3342">
        <w:t>should display parental optimism</w:t>
      </w:r>
      <w:r w:rsidR="005142CC">
        <w:t>:</w:t>
      </w:r>
      <w:r w:rsidRPr="003C3342">
        <w:t xml:space="preserve"> an overproduction of </w:t>
      </w:r>
      <w:ins w:id="100" w:author="Dr Elizabeth Wenk" w:date="2016-09-05T09:17:00Z">
        <w:r w:rsidR="00220449">
          <w:t xml:space="preserve">pollinated </w:t>
        </w:r>
      </w:ins>
      <w:r w:rsidRPr="003C3342">
        <w:t xml:space="preserve">ovules, relatively few of which mature </w:t>
      </w:r>
      <w:r w:rsidR="00FF1E3C" w:rsidRPr="003C3342">
        <w:t xml:space="preserve">in an average year </w:t>
      </w:r>
      <w:r w:rsidRPr="003C3342">
        <w:t xml:space="preserve">due to </w:t>
      </w:r>
      <w:r w:rsidR="006C39BF" w:rsidRPr="003C3342">
        <w:t xml:space="preserve">limited </w:t>
      </w:r>
      <w:r w:rsidRPr="003C3342">
        <w:t xml:space="preserve">resource supply. In contrast, species with </w:t>
      </w:r>
      <w:ins w:id="101" w:author="Dr Elizabeth Wenk" w:date="2016-08-30T14:58:00Z">
        <w:r w:rsidR="00161521">
          <w:t xml:space="preserve">proportionally </w:t>
        </w:r>
      </w:ins>
      <w:r w:rsidR="00115F3A" w:rsidRPr="003C3342">
        <w:t xml:space="preserve">higher </w:t>
      </w:r>
      <w:r w:rsidR="00161521">
        <w:t xml:space="preserve">pollen-attraction </w:t>
      </w:r>
      <w:r w:rsidRPr="003C3342">
        <w:t>costs should display parental pessimism</w:t>
      </w:r>
      <w:r w:rsidR="005142CC">
        <w:t>:</w:t>
      </w:r>
      <w:r w:rsidRPr="003C3342">
        <w:t xml:space="preserve"> an underproduction of ovules, </w:t>
      </w:r>
      <w:r w:rsidRPr="003C3342">
        <w:lastRenderedPageBreak/>
        <w:t>with ovule number limiting seed production</w:t>
      </w:r>
      <w:r w:rsidR="004F5B6E" w:rsidRPr="003C3342">
        <w:t xml:space="preserve"> in many years</w:t>
      </w:r>
      <w:r w:rsidRPr="003C3342">
        <w:t xml:space="preserv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rsidRPr="003C3342">
        <w:t xml:space="preserve">. </w:t>
      </w:r>
      <w:r w:rsidR="004501BA">
        <w:t>Generally, p</w:t>
      </w:r>
      <w:r w:rsidR="005142CC" w:rsidRPr="003C3342">
        <w:t>arental optimists will abort a large number of less costly flowers</w:t>
      </w:r>
      <w:r w:rsidR="004501BA">
        <w:t xml:space="preserve"> (i.e. have </w:t>
      </w:r>
      <w:ins w:id="102" w:author="Dr Elizabeth Wenk" w:date="2016-09-05T09:19:00Z">
        <w:r w:rsidR="00F91B6A">
          <w:t xml:space="preserve">proportionally </w:t>
        </w:r>
      </w:ins>
      <w:r w:rsidR="004501BA">
        <w:t>high</w:t>
      </w:r>
      <w:r w:rsidR="00D820DF">
        <w:t>er</w:t>
      </w:r>
      <w:r w:rsidR="004501BA">
        <w:t xml:space="preserve"> </w:t>
      </w:r>
      <w:r w:rsidR="00D820DF">
        <w:t>provisioning</w:t>
      </w:r>
      <w:r w:rsidR="004501BA">
        <w:t xml:space="preserve"> costs)</w:t>
      </w:r>
      <w:r w:rsidR="005142CC" w:rsidRPr="003C3342">
        <w:t xml:space="preserve">, while parental pessimists will abort a relatively smaller number of more costly </w:t>
      </w:r>
      <w:commentRangeStart w:id="103"/>
      <w:r w:rsidR="005142CC" w:rsidRPr="003C3342">
        <w:t>flowers</w:t>
      </w:r>
      <w:commentRangeEnd w:id="103"/>
      <w:r w:rsidR="005142CC" w:rsidRPr="003C3342">
        <w:rPr>
          <w:rStyle w:val="CommentReference"/>
          <w:rFonts w:cs="Times New Roman"/>
        </w:rPr>
        <w:commentReference w:id="103"/>
      </w:r>
      <w:r w:rsidR="00D820DF">
        <w:t xml:space="preserve"> (i</w:t>
      </w:r>
      <w:r w:rsidR="005142CC" w:rsidRPr="003C3342">
        <w:t>.</w:t>
      </w:r>
      <w:r w:rsidR="00D820DF">
        <w:t xml:space="preserve">e. have </w:t>
      </w:r>
      <w:ins w:id="104" w:author="Dr Elizabeth Wenk" w:date="2016-09-05T09:20:00Z">
        <w:r w:rsidR="00F91B6A">
          <w:t xml:space="preserve">proportionally </w:t>
        </w:r>
      </w:ins>
      <w:r w:rsidR="00D820DF">
        <w:t>higher pollen attraction costs</w:t>
      </w:r>
      <w:r w:rsidR="00480928">
        <w:t xml:space="preserve">. </w:t>
      </w:r>
      <w:r w:rsidR="005142CC">
        <w:t>Moreover, a tendency towards</w:t>
      </w:r>
      <w:r w:rsidRPr="003C3342">
        <w:t xml:space="preserve"> over- or under-production of ovules will be exacerbated</w:t>
      </w:r>
      <w:r w:rsidR="005142CC" w:rsidRPr="003C3342">
        <w:t xml:space="preserve"> </w:t>
      </w:r>
      <w:r w:rsidR="003270F1">
        <w:t xml:space="preserve">by </w:t>
      </w:r>
      <w:r w:rsidR="003270F1" w:rsidRPr="003270F1">
        <w:t>environmental</w:t>
      </w:r>
      <w:r w:rsidR="005142CC">
        <w:t xml:space="preserve"> </w:t>
      </w:r>
      <w:r w:rsidR="005142CC" w:rsidRPr="003C3342">
        <w:t>stochastic</w:t>
      </w:r>
      <w:r w:rsidR="003270F1">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Adobe Caslon Pro" w:hAnsi="Adobe Caslon Pro" w:cs="Adobe Caslon Pro"/>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Adobe Caslon Pro" w:hAnsi="Adobe Caslon Pro" w:cs="Adobe Caslon Pro"/>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Adobe Caslon Pro" w:hAnsi="Adobe Caslon Pro" w:cs="Adobe Caslon Pro"/>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Adobe Caslon Pro" w:hAnsi="Adobe Caslon Pro" w:cs="Adobe Caslon Pro"/>
        </w:rPr>
        <w:instrText>‐</w:instrText>
      </w:r>
      <w:r w:rsidRPr="003C3342">
        <w:instrText>offspring harvest cost is smaller. Second, at the optimum, organisms balance multiple fitness</w:instrText>
      </w:r>
      <w:r w:rsidRPr="007444C4">
        <w:rPr>
          <w:rFonts w:ascii="Adobe Caslon Pro" w:hAnsi="Adobe Caslon Pro" w:cs="Adobe Caslon Pro"/>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In addition, high individual variation in pollen receipt </w:t>
      </w:r>
      <w:r w:rsidR="005142CC">
        <w:t xml:space="preserve">will </w:t>
      </w:r>
      <w:r w:rsidRPr="003C3342">
        <w:t xml:space="preserve">cause increased investment in flowers </w:t>
      </w:r>
      <w:r w:rsidRPr="003C3342">
        <w:fldChar w:fldCharType="begin"/>
      </w:r>
      <w:r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Schreiber </w:t>
      </w:r>
      <w:r w:rsidRPr="007444C4">
        <w:rPr>
          <w:i/>
          <w:iCs/>
        </w:rPr>
        <w:t>et al.</w:t>
      </w:r>
      <w:r w:rsidRPr="007444C4">
        <w:t xml:space="preserve"> 2015)</w:t>
      </w:r>
      <w:r w:rsidRPr="003C3342">
        <w:fldChar w:fldCharType="end"/>
      </w:r>
      <w:r w:rsidRPr="003C3342">
        <w:t xml:space="preserve"> and</w:t>
      </w:r>
      <w:r w:rsidR="006C39BF" w:rsidRPr="003C3342">
        <w:t xml:space="preserve"> an</w:t>
      </w:r>
      <w:r w:rsidRPr="003C3342">
        <w:t xml:space="preserve"> increased number of ovules per flower </w:t>
      </w:r>
      <w:r w:rsidRPr="003C3342">
        <w:fldChar w:fldCharType="begin"/>
      </w:r>
      <w:r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Pr="003C3342">
        <w:fldChar w:fldCharType="separate"/>
      </w:r>
      <w:r w:rsidRPr="007444C4">
        <w:t>(Burd 1994)</w:t>
      </w:r>
      <w:r w:rsidRPr="003C3342">
        <w:fldChar w:fldCharType="end"/>
      </w:r>
      <w:r w:rsidRPr="003C3342">
        <w:t>.</w:t>
      </w:r>
      <w:r w:rsidR="005142CC" w:rsidRPr="005142CC">
        <w:t xml:space="preserve"> </w:t>
      </w:r>
    </w:p>
    <w:p w14:paraId="62A67D64" w14:textId="1AC66C8D" w:rsidR="00A4309C" w:rsidRPr="003C3342" w:rsidRDefault="00AC63B2" w:rsidP="00161521">
      <w:r>
        <w:t xml:space="preserve">Extending these ideas around </w:t>
      </w:r>
      <w:r w:rsidRPr="003C3342">
        <w:t>pa</w:t>
      </w:r>
      <w:r>
        <w:t xml:space="preserve">rental </w:t>
      </w:r>
      <w:r w:rsidR="00AC35F9">
        <w:t>pessimists and optimists</w:t>
      </w:r>
      <w:r>
        <w:t xml:space="preserve"> </w:t>
      </w:r>
      <w:r w:rsidR="00A65A2A" w:rsidRPr="003C3342">
        <w:t>from Rosenheim et al (2014)</w:t>
      </w:r>
      <w:r>
        <w:t xml:space="preserve">, leads </w:t>
      </w:r>
      <w:r w:rsidR="008B7C99">
        <w:t>us to hypothesize</w:t>
      </w:r>
      <w:r w:rsidR="00D663BE">
        <w:t xml:space="preserve"> that across species difference</w:t>
      </w:r>
      <w:r w:rsidR="008B7C99">
        <w:t>s</w:t>
      </w:r>
      <w:r w:rsidR="00D663BE">
        <w:t xml:space="preserve"> in proportional investment in pollen attraction versus post-pollination provisioning</w:t>
      </w:r>
      <w:r>
        <w:t xml:space="preserve"> </w:t>
      </w:r>
      <w:r w:rsidR="00D663BE">
        <w:t xml:space="preserve">costs will result in coordinated shifts in seedset and seed size </w:t>
      </w:r>
      <w:r>
        <w:t xml:space="preserve">(Fig. </w:t>
      </w:r>
      <w:r w:rsidR="00F91B6A">
        <w:t>1</w:t>
      </w:r>
      <w:r w:rsidR="00F235AD">
        <w:t>b</w:t>
      </w:r>
      <w:r>
        <w:t xml:space="preserve">). </w:t>
      </w:r>
      <w:r w:rsidR="00F91B6A">
        <w:t>Since a parental optimist,</w:t>
      </w:r>
      <w:r w:rsidR="00323156" w:rsidRPr="003C3342">
        <w:t xml:space="preserve"> </w:t>
      </w:r>
      <w:r w:rsidR="00A65A2A" w:rsidRPr="003C3342">
        <w:t>by definition</w:t>
      </w:r>
      <w:r w:rsidR="00F91B6A">
        <w:t>,</w:t>
      </w:r>
      <w:r w:rsidR="00A65A2A" w:rsidRPr="003C3342">
        <w:t xml:space="preserve"> </w:t>
      </w:r>
      <w:r w:rsidR="00F235AD">
        <w:t>aborts a large proportion of pollinated ovules</w:t>
      </w:r>
      <w:r w:rsidR="00D663BE">
        <w:t xml:space="preserve"> (and has a low seedset), </w:t>
      </w:r>
      <w:r w:rsidR="00F235AD">
        <w:t xml:space="preserve">such </w:t>
      </w:r>
      <w:r w:rsidR="00A4309C" w:rsidRPr="003C3342">
        <w:t>plants will be selected to evolve relatively smaller flowers</w:t>
      </w:r>
      <w:r w:rsidR="008B7C99">
        <w:t>: p</w:t>
      </w:r>
      <w:r w:rsidR="00F235AD" w:rsidRPr="003C3342">
        <w:t xml:space="preserve">roducing </w:t>
      </w:r>
      <w:r w:rsidR="00A4309C" w:rsidRPr="003C3342">
        <w:t xml:space="preserve">a large number of excess flowers and </w:t>
      </w:r>
      <w:r w:rsidR="00A65A2A" w:rsidRPr="003C3342">
        <w:t xml:space="preserve">also having </w:t>
      </w:r>
      <w:r w:rsidR="00A4309C" w:rsidRPr="003C3342">
        <w:t>those flowers individually costly</w:t>
      </w:r>
      <w:r w:rsidR="00A65A2A" w:rsidRPr="003C3342">
        <w:t xml:space="preserve"> is plainly a disadvantage</w:t>
      </w:r>
      <w:r w:rsidR="00A4309C" w:rsidRPr="003C3342">
        <w:t xml:space="preserve">. </w:t>
      </w:r>
      <w:r w:rsidR="00C72F0F">
        <w:t xml:space="preserve">In turn, proportional provisioning costs, the complement to pollen-attraction costs, will be higher. Consider an important evolutionary driver for this strategy: if there is a large quantity of pollinated ovules, few of which will be provisioned, </w:t>
      </w:r>
      <w:r w:rsidR="00C72F0F" w:rsidRPr="003C3342">
        <w:t xml:space="preserve">the parent plants can </w:t>
      </w:r>
      <w:r w:rsidR="00C72F0F">
        <w:t xml:space="preserve">be choosy, selecting to provision only </w:t>
      </w:r>
      <w:r w:rsidR="00C72F0F" w:rsidRPr="003C3342">
        <w:t>offspring with the most vigorous genotypes</w:t>
      </w:r>
      <w:r w:rsidR="00C72F0F">
        <w:t xml:space="preserve">. In turn, </w:t>
      </w:r>
      <w:r w:rsidR="008B7C99">
        <w:t xml:space="preserve">the </w:t>
      </w:r>
      <w:r w:rsidR="00C72F0F">
        <w:t xml:space="preserve">parent </w:t>
      </w:r>
      <w:r w:rsidR="008B7C99">
        <w:t xml:space="preserve">then </w:t>
      </w:r>
      <w:r w:rsidR="00C72F0F">
        <w:t>benefits from greater provisioning investment</w:t>
      </w:r>
      <w:r w:rsidR="00D663BE">
        <w:t xml:space="preserve">, wanting to ensure the successful maturation of its carefully selected zygotes. </w:t>
      </w:r>
      <w:r w:rsidR="006057FE">
        <w:t>A final strand</w:t>
      </w:r>
      <w:r w:rsidR="00161521">
        <w:t xml:space="preserve"> links seed size to these traits: </w:t>
      </w:r>
      <w:r w:rsidR="008B7C99">
        <w:t xml:space="preserve">the species with proportionally higher provisioning costs are predicted to be </w:t>
      </w:r>
      <w:r w:rsidR="00E52DA4" w:rsidRPr="003C3342">
        <w:t>big-seed</w:t>
      </w:r>
      <w:r w:rsidR="00161521">
        <w:t>ed</w:t>
      </w:r>
      <w:r w:rsidR="00E52DA4" w:rsidRPr="003C3342">
        <w:t xml:space="preserve"> species</w:t>
      </w:r>
      <w:r w:rsidR="008B7C99">
        <w:t xml:space="preserve">, as </w:t>
      </w:r>
      <w:del w:id="105" w:author="Dr Elizabeth Wenk" w:date="2016-09-06T15:52:00Z">
        <w:r w:rsidR="008B7C99" w:rsidDel="003222B1">
          <w:delText xml:space="preserve">it is these species that have </w:delText>
        </w:r>
      </w:del>
      <w:ins w:id="106" w:author="Dr Elizabeth Wenk" w:date="2016-09-06T15:52:00Z">
        <w:r w:rsidR="003222B1">
          <w:t>an increase in seed size is associated with a dispropor</w:t>
        </w:r>
      </w:ins>
      <w:ins w:id="107" w:author="Dr Elizabeth Wenk" w:date="2016-09-06T15:53:00Z">
        <w:r w:rsidR="003222B1">
          <w:t>tion</w:t>
        </w:r>
      </w:ins>
      <w:ins w:id="108" w:author="Dr Elizabeth Wenk" w:date="2016-09-06T15:52:00Z">
        <w:r w:rsidR="003222B1">
          <w:t>ate increase in the seed coat and other dispersal structures</w:t>
        </w:r>
      </w:ins>
      <w:ins w:id="109" w:author="Dr Elizabeth Wenk" w:date="2016-09-06T16:20:00Z">
        <w:r w:rsidR="00775FF6">
          <w:t xml:space="preserve"> </w:t>
        </w:r>
        <w:r w:rsidR="00775FF6">
          <w:fldChar w:fldCharType="begin"/>
        </w:r>
      </w:ins>
      <w:ins w:id="110" w:author="Dr Elizabeth Wenk" w:date="2016-09-06T16:21:00Z">
        <w:r w:rsidR="00775FF6">
          <w:instrText xml:space="preserve"> ADDIN ZOTERO_ITEM CSL_CITATION {"citationID":"espa6luli","properties":{"formattedCitation":"(Fenner 2000)","plainCitation":"(Fenner 2000)"},"citationItems":[{"id":1755,"uris":["http://zotero.org/users/503753/items/FD4PS5TH"],"uri":["http://zotero.org/users/503753/items/FD4PS5TH"],"itemData":{"id":1755,"type":"book","title":"Seeds: The Ecology of Regeneration in Plant Communities","publisher":"CABI","number-of-pages":"432","source":"Google Books","abstract":"This new edition of a successful text, originally published in 1992, has been thoroughly revised and updated to include recent advances. In addition, new chapters have been introduced to ensure comprehensive coverage of all aspects of seed ecology. These include evolutionary ecology of seedsize, the roles of fire and of gaps in regeneration and seedling colonization. Chapters are written by internationally acknowledged experts to give a comprehensive overview of all aspects of seed ecology which will be invaluable to advanced students and researchers in seed science and plantecology.","ISBN":"978-0-85199-947-0","shortTitle":"Seeds","language":"en","author":[{"family":"Fenner","given":"Michael"}],"issued":{"date-parts":[["2000"]]}}}],"schema":"https://github.com/citation-style-language/schema/raw/master/csl-citation.json"} </w:instrText>
        </w:r>
      </w:ins>
      <w:r w:rsidR="00775FF6">
        <w:fldChar w:fldCharType="separate"/>
      </w:r>
      <w:ins w:id="111" w:author="Dr Elizabeth Wenk" w:date="2016-09-06T16:21:00Z">
        <w:r w:rsidR="00775FF6" w:rsidRPr="00775FF6">
          <w:rPr>
            <w:rFonts w:cs="Times New Roman"/>
          </w:rPr>
          <w:t>(Fenner 2000)</w:t>
        </w:r>
      </w:ins>
      <w:ins w:id="112" w:author="Dr Elizabeth Wenk" w:date="2016-09-06T16:20:00Z">
        <w:r w:rsidR="00775FF6">
          <w:fldChar w:fldCharType="end"/>
        </w:r>
      </w:ins>
      <w:ins w:id="113" w:author="Dr Elizabeth Wenk" w:date="2016-09-06T15:52:00Z">
        <w:r w:rsidR="003222B1">
          <w:t xml:space="preserve">. </w:t>
        </w:r>
      </w:ins>
      <w:commentRangeStart w:id="114"/>
      <w:commentRangeStart w:id="115"/>
      <w:r w:rsidR="00E52DA4" w:rsidRPr="003C3342">
        <w:t>s</w:t>
      </w:r>
      <w:commentRangeEnd w:id="114"/>
      <w:r w:rsidR="00E52DA4" w:rsidRPr="003C3342">
        <w:rPr>
          <w:rStyle w:val="CommentReference"/>
          <w:rFonts w:cs="Times New Roman"/>
        </w:rPr>
        <w:commentReference w:id="114"/>
      </w:r>
      <w:commentRangeEnd w:id="115"/>
      <w:r w:rsidR="00161521">
        <w:rPr>
          <w:rStyle w:val="CommentReference"/>
        </w:rPr>
        <w:commentReference w:id="115"/>
      </w:r>
      <w:r w:rsidR="00E52DA4" w:rsidRPr="003C3342">
        <w:t>###</w:t>
      </w:r>
      <w:commentRangeStart w:id="116"/>
      <w:r w:rsidR="00E52DA4" w:rsidRPr="003C3342">
        <w:t>.</w:t>
      </w:r>
      <w:commentRangeEnd w:id="116"/>
      <w:r w:rsidR="00384C76">
        <w:rPr>
          <w:rStyle w:val="CommentReference"/>
        </w:rPr>
        <w:commentReference w:id="116"/>
      </w:r>
      <w:r w:rsidR="00E52DA4" w:rsidRPr="003C3342">
        <w:t xml:space="preserve"> </w:t>
      </w:r>
    </w:p>
    <w:p w14:paraId="35F30725" w14:textId="26DC7CFA" w:rsidR="00210508" w:rsidRDefault="006E4643" w:rsidP="007444C4">
      <w:commentRangeStart w:id="117"/>
      <w:r w:rsidRPr="003C3342">
        <w:lastRenderedPageBreak/>
        <w:t>In</w:t>
      </w:r>
      <w:commentRangeEnd w:id="117"/>
      <w:r w:rsidRPr="003C3342">
        <w:rPr>
          <w:rStyle w:val="CommentReference"/>
          <w:rFonts w:cs="Times New Roman"/>
        </w:rPr>
        <w:commentReference w:id="117"/>
      </w:r>
      <w:r w:rsidRPr="003C3342">
        <w:t xml:space="preserve"> addition to the species-level shifts in total accessory costs and investment in specific accessory tissues, individuals </w:t>
      </w:r>
      <w:r w:rsidR="00E2540F">
        <w:t xml:space="preserve">within </w:t>
      </w:r>
      <w:r w:rsidRPr="003C3342">
        <w:t xml:space="preserve">a species may shift their investment patterns as they grow and age. </w:t>
      </w:r>
      <w:r w:rsidR="00210508" w:rsidRPr="003C3342">
        <w:t xml:space="preserve">If accessory costs shift with reproductive effort (RE), plant size or plant age, </w:t>
      </w:r>
      <w:r w:rsidR="00151EF3" w:rsidRPr="003C3342">
        <w:t xml:space="preserve">then </w:t>
      </w:r>
      <w:r w:rsidR="00210508" w:rsidRPr="003C3342">
        <w:t xml:space="preserve">individuals </w:t>
      </w:r>
      <w:r w:rsidR="00151EF3" w:rsidRPr="003C3342">
        <w:t xml:space="preserve">should </w:t>
      </w:r>
      <w:r w:rsidR="00210508" w:rsidRPr="003C3342">
        <w:t>be selected to shift their timing of reproduction to minimize accessory costs</w:t>
      </w:r>
      <w:r w:rsidR="00151EF3" w:rsidRPr="003C3342">
        <w:t xml:space="preserve"> and to</w:t>
      </w:r>
      <w:r w:rsidR="00210508" w:rsidRPr="003C3342">
        <w:t xml:space="preserve"> increa</w:t>
      </w:r>
      <w:r w:rsidR="00151EF3" w:rsidRPr="003C3342">
        <w:t>se</w:t>
      </w:r>
      <w:r w:rsidR="00210508" w:rsidRPr="003C3342">
        <w:t xml:space="preserve"> propagule production </w:t>
      </w:r>
      <w:r w:rsidR="00151EF3" w:rsidRPr="003C3342">
        <w:t xml:space="preserve">from </w:t>
      </w:r>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7444C4">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7444C4">
        <w:t xml:space="preserve">(Obeso 2002; Weiner </w:t>
      </w:r>
      <w:r w:rsidR="00210508" w:rsidRPr="007444C4">
        <w:rPr>
          <w:i/>
          <w:iCs/>
        </w:rPr>
        <w:t>et al.</w:t>
      </w:r>
      <w:r w:rsidR="00210508" w:rsidRPr="007444C4">
        <w:t xml:space="preserve"> 2009; Wenk &amp; Falster 2015)</w:t>
      </w:r>
      <w:r w:rsidR="00210508" w:rsidRPr="003C3342">
        <w:fldChar w:fldCharType="end"/>
      </w:r>
      <w:r w:rsidR="00210508" w:rsidRPr="003C3342">
        <w:t>, but not how the balance between seed versus accessory costs shifts.</w:t>
      </w:r>
    </w:p>
    <w:p w14:paraId="4765E604" w14:textId="6EB5246F" w:rsidR="00210508" w:rsidRPr="003C3342" w:rsidRDefault="00C94EFD" w:rsidP="007444C4">
      <w:r>
        <w:t>A</w:t>
      </w:r>
      <w:r w:rsidRPr="003C3342">
        <w:t xml:space="preserve"> detailed look at </w:t>
      </w:r>
      <w:r w:rsidRPr="00BA744F">
        <w:t xml:space="preserve">investment </w:t>
      </w:r>
      <w:r w:rsidR="003270F1">
        <w:t xml:space="preserve">in reproductive tissues </w:t>
      </w:r>
      <w:r w:rsidR="00E2540F">
        <w:t xml:space="preserve">within and among </w:t>
      </w:r>
      <w:r w:rsidR="00E2540F" w:rsidRPr="00E2540F">
        <w:t>species</w:t>
      </w:r>
      <w:r w:rsidRPr="00BA744F">
        <w:t xml:space="preserve"> is therefore warranted.</w:t>
      </w:r>
      <w:r w:rsidRPr="007444C4">
        <w:t xml:space="preserve"> </w:t>
      </w:r>
      <w:r w:rsidR="00BA744F" w:rsidRPr="007444C4">
        <w:t xml:space="preserve"> In this study,</w:t>
      </w:r>
      <w:r w:rsidR="00210508" w:rsidRPr="00BA744F">
        <w:t xml:space="preserve"> we ask</w:t>
      </w:r>
      <w:r w:rsidR="003270F1">
        <w:t xml:space="preserve"> the following questions</w:t>
      </w:r>
      <w:r w:rsidR="00210508" w:rsidRPr="00BA744F">
        <w:t>:</w:t>
      </w:r>
    </w:p>
    <w:p w14:paraId="3EBD7A19" w14:textId="380BA0A5" w:rsidR="003270F1" w:rsidRDefault="003270F1" w:rsidP="00C22E00">
      <w:pPr>
        <w:pStyle w:val="ListParagraph"/>
        <w:numPr>
          <w:ilvl w:val="0"/>
          <w:numId w:val="11"/>
        </w:numPr>
      </w:pPr>
      <w:r>
        <w:t xml:space="preserve">How much do </w:t>
      </w:r>
      <w:r w:rsidRPr="003270F1">
        <w:t>species</w:t>
      </w:r>
      <w:r>
        <w:t xml:space="preserve"> invest in different reproductive tissues and does this differ among </w:t>
      </w:r>
      <w:r w:rsidRPr="003270F1">
        <w:t>species</w:t>
      </w:r>
      <w:r>
        <w:t>?</w:t>
      </w:r>
    </w:p>
    <w:p w14:paraId="756C1EB2" w14:textId="710A5B42" w:rsidR="003270F1" w:rsidRDefault="003270F1" w:rsidP="00C22E00">
      <w:pPr>
        <w:pStyle w:val="ListParagraph"/>
        <w:numPr>
          <w:ilvl w:val="0"/>
          <w:numId w:val="11"/>
        </w:numPr>
      </w:pPr>
      <w:bookmarkStart w:id="118" w:name="OLE_LINK3"/>
      <w:bookmarkStart w:id="119" w:name="OLE_LINK4"/>
      <w:r>
        <w:t>Does total reproductive investment scale isometrically with seed size, as has been previously suggested?</w:t>
      </w:r>
    </w:p>
    <w:p w14:paraId="24905744" w14:textId="5F69A7DA" w:rsidR="003270F1" w:rsidRDefault="009B74B5" w:rsidP="003270F1">
      <w:pPr>
        <w:pStyle w:val="ListParagraph"/>
        <w:numPr>
          <w:ilvl w:val="0"/>
          <w:numId w:val="11"/>
        </w:numPr>
      </w:pPr>
      <w:r>
        <w:t xml:space="preserve">Across </w:t>
      </w:r>
      <w:r w:rsidRPr="009B74B5">
        <w:t>species</w:t>
      </w:r>
      <w:r>
        <w:t>, d</w:t>
      </w:r>
      <w:r w:rsidR="003270F1">
        <w:t xml:space="preserve">oes </w:t>
      </w:r>
      <w:ins w:id="120" w:author="Dr Elizabeth Wenk" w:date="2016-09-05T09:52:00Z">
        <w:r w:rsidR="00D663BE">
          <w:t xml:space="preserve">proportional </w:t>
        </w:r>
      </w:ins>
      <w:r w:rsidR="003270F1">
        <w:t xml:space="preserve">investment in </w:t>
      </w:r>
      <w:r w:rsidR="00480928">
        <w:t xml:space="preserve">seed provisioning </w:t>
      </w:r>
      <w:ins w:id="121" w:author="Dr Elizabeth Wenk" w:date="2016-09-05T09:53:00Z">
        <w:r w:rsidR="00D663BE">
          <w:t xml:space="preserve">(versus pollen attraction) </w:t>
        </w:r>
      </w:ins>
      <w:r>
        <w:t xml:space="preserve">increase with seed size, and decrease with </w:t>
      </w:r>
      <w:r w:rsidR="00480928">
        <w:t>seedset</w:t>
      </w:r>
      <w:r>
        <w:t>, as hypothesised?</w:t>
      </w:r>
    </w:p>
    <w:bookmarkEnd w:id="118"/>
    <w:bookmarkEnd w:id="119"/>
    <w:p w14:paraId="514CB262" w14:textId="09CB2A37" w:rsidR="00210508" w:rsidRPr="003C3342" w:rsidRDefault="002648BF" w:rsidP="00C22E00">
      <w:pPr>
        <w:pStyle w:val="ListParagraph"/>
        <w:numPr>
          <w:ilvl w:val="0"/>
          <w:numId w:val="11"/>
        </w:numPr>
      </w:pPr>
      <w:r w:rsidRPr="003C3342">
        <w:t>Within a species, d</w:t>
      </w:r>
      <w:r w:rsidR="00210508" w:rsidRPr="003C3342">
        <w:t xml:space="preserve">o total accessory costs or </w:t>
      </w:r>
      <w:r w:rsidR="00151EF3" w:rsidRPr="003C3342">
        <w:t xml:space="preserve">particular </w:t>
      </w:r>
      <w:r w:rsidR="00210508" w:rsidRPr="003C3342">
        <w:t>accessory cost components shift with plant size, age, or reproductive investment?</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lastRenderedPageBreak/>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r w:rsidRPr="003C3342">
        <w:lastRenderedPageBreak/>
        <w:t xml:space="preserve">(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xml:space="preserve">. </w:t>
      </w:r>
      <w:r w:rsidRPr="003C3342">
        <w:lastRenderedPageBreak/>
        <w:t>The plants were then harvested at ground level</w:t>
      </w:r>
      <w:r w:rsidR="008C369F">
        <w:t xml:space="preserve"> and </w:t>
      </w:r>
      <w:r w:rsidRPr="003C3342">
        <w:t>oven dried at 60ºC for at least 1 week. Leaves and stems were separated and weighed.</w:t>
      </w:r>
    </w:p>
    <w:p w14:paraId="4356F417" w14:textId="4E0B310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del w:id="122" w:author="Dr Elizabeth Wenk" w:date="2016-09-05T10:17:00Z">
        <w:r w:rsidRPr="003C3342" w:rsidDel="00384C76">
          <w:delText xml:space="preserve">Appendix </w:delText>
        </w:r>
      </w:del>
      <w:ins w:id="123" w:author="Dr Elizabeth Wenk" w:date="2016-09-05T10:17:00Z">
        <w:r w:rsidR="00384C76">
          <w:t>the supplementary material</w:t>
        </w:r>
      </w:ins>
      <w:r w:rsidRPr="003C3342">
        <w:t xml:space="preserve">###. </w:t>
      </w:r>
      <w:del w:id="124" w:author="Dr Elizabeth Wenk" w:date="2016-09-05T10:17:00Z">
        <w:r w:rsidRPr="003C3342" w:rsidDel="00384C76">
          <w:delText xml:space="preserve">Appendix </w:delText>
        </w:r>
      </w:del>
      <w:ins w:id="125" w:author="Dr Elizabeth Wenk" w:date="2016-09-05T10:17:00Z">
        <w:r w:rsidR="00384C76">
          <w:t>The supplementary material</w:t>
        </w:r>
      </w:ins>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68EF463B" w:rsidR="00687D3A" w:rsidRPr="003C3342" w:rsidRDefault="00687D3A" w:rsidP="003C3342">
      <w:pPr>
        <w:pStyle w:val="Heading2"/>
      </w:pPr>
      <w:r w:rsidRPr="003C3342">
        <w:t xml:space="preserve">Calculating total reproductive </w:t>
      </w:r>
      <w:del w:id="126" w:author="Dr Elizabeth Wenk" w:date="2016-09-05T11:22:00Z">
        <w:r w:rsidRPr="003C3342" w:rsidDel="00DD6AD7">
          <w:delText>investment</w:delText>
        </w:r>
      </w:del>
      <w:ins w:id="127" w:author="Dr Elizabeth Wenk" w:date="2016-09-05T11:22:00Z">
        <w:r w:rsidR="00DD6AD7">
          <w:t>effort</w:t>
        </w:r>
      </w:ins>
    </w:p>
    <w:p w14:paraId="3F171502" w14:textId="36EA795E" w:rsidR="008C369F" w:rsidRDefault="006869F3" w:rsidP="003C3342">
      <w:r w:rsidRPr="003C3342">
        <w:t xml:space="preserve">Total reproductive </w:t>
      </w:r>
      <w:del w:id="128" w:author="Dr Elizabeth Wenk" w:date="2016-09-05T11:22:00Z">
        <w:r w:rsidRPr="003C3342" w:rsidDel="00DD6AD7">
          <w:delText xml:space="preserve">investment </w:delText>
        </w:r>
      </w:del>
      <w:ins w:id="129" w:author="Dr Elizabeth Wenk" w:date="2016-09-05T11:22:00Z">
        <w:r w:rsidR="00DD6AD7">
          <w:t xml:space="preserve">effort (RE) </w:t>
        </w:r>
      </w:ins>
      <w:r w:rsidRPr="003C3342">
        <w:t>is the sum of investment in all the different flowering parts during the year</w:t>
      </w:r>
      <w:r w:rsidR="009923FF">
        <w:t>, tabulated on a weight basis</w:t>
      </w:r>
      <w:del w:id="130" w:author="Dr Elizabeth Wenk" w:date="2016-09-05T10:18:00Z">
        <w:r w:rsidR="009923FF" w:rsidDel="00384C76">
          <w:delText xml:space="preserve"> </w:delText>
        </w:r>
        <w:r w:rsidR="004C5CD8" w:rsidDel="00384C76">
          <w:delText>(Fig. 1)</w:delText>
        </w:r>
      </w:del>
      <w:r w:rsidRPr="003C3342">
        <w:t xml:space="preserve">. </w:t>
      </w:r>
      <w:r w:rsidR="009923FF">
        <w:t xml:space="preserve">Seed counts record the total number of propagules produced during the year. Per seed energy expenditure is calculated by dividing </w:t>
      </w:r>
      <w:del w:id="131" w:author="Dr Elizabeth Wenk" w:date="2016-09-05T11:23:00Z">
        <w:r w:rsidR="009923FF" w:rsidDel="00DD6AD7">
          <w:delText>reproductive investment</w:delText>
        </w:r>
      </w:del>
      <w:ins w:id="132" w:author="Dr Elizabeth Wenk" w:date="2016-09-05T11:23:00Z">
        <w:r w:rsidR="00DD6AD7">
          <w:t>RE</w:t>
        </w:r>
      </w:ins>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ins w:id="133" w:author="Dr Elizabeth Wenk" w:date="2016-09-05T10:22:00Z">
        <w:r w:rsidR="0058534D">
          <w:t xml:space="preserve">It is hereafter referred to as “seed weight”. </w:t>
        </w:r>
      </w:ins>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w:t>
      </w:r>
      <w:r w:rsidR="00AA706E">
        <w:lastRenderedPageBreak/>
        <w:t xml:space="preserve">material that was aborted before progressing to a mature seed, expressed on a per seed matured basis. </w:t>
      </w:r>
      <w:del w:id="134" w:author="Dr Elizabeth Wenk" w:date="2016-09-05T10:20:00Z">
        <w:r w:rsidR="00AA706E" w:rsidDel="0058534D">
          <w:delText xml:space="preserve">It was further divided into “failed pollen attraction costs” and “failed provisioning costs”. </w:delText>
        </w:r>
      </w:del>
      <w:del w:id="135" w:author="Dr Elizabeth Wenk" w:date="2016-09-05T10:21:00Z">
        <w:r w:rsidR="00AA706E" w:rsidDel="0058534D">
          <w:delText xml:space="preserve">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del w:id="136" w:author="Dr Elizabeth Wenk" w:date="2016-09-05T10:20:00Z">
        <w:r w:rsidR="00AA706E" w:rsidDel="0058534D">
          <w:delText xml:space="preserve">were made at the </w:delText>
        </w:r>
      </w:del>
      <w:ins w:id="137" w:author="Dr Elizabeth Wenk" w:date="2016-09-05T10:20:00Z">
        <w:r w:rsidR="0058534D">
          <w:t xml:space="preserve">are based on </w:t>
        </w:r>
      </w:ins>
      <w:r w:rsidR="00AA706E">
        <w:t>species level</w:t>
      </w:r>
      <w:ins w:id="138" w:author="Dr Elizabeth Wenk" w:date="2016-09-05T10:21:00Z">
        <w:r w:rsidR="0058534D">
          <w:t xml:space="preserve"> measurements</w:t>
        </w:r>
      </w:ins>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139"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140" w:author="Daniel Falster" w:date="2016-08-29T20:32:00Z"/>
        </w:rPr>
      </w:pPr>
      <w:ins w:id="141"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142" w:author="Daniel Falster" w:date="2016-08-29T20:42:00Z"/>
        </w:rPr>
      </w:pPr>
      <w:r w:rsidRPr="003C3342">
        <w:t xml:space="preserve">Statistical </w:t>
      </w:r>
      <w:r w:rsidR="00D406B9">
        <w:t>methods</w:t>
      </w:r>
    </w:p>
    <w:p w14:paraId="7949D8FA" w14:textId="77777777" w:rsidR="00687D3A" w:rsidRDefault="00687D3A" w:rsidP="007444C4">
      <w:pPr>
        <w:pStyle w:val="Heading2"/>
        <w:rPr>
          <w:ins w:id="143" w:author="Daniel Falster" w:date="2016-08-29T20:42:00Z"/>
        </w:rPr>
      </w:pPr>
    </w:p>
    <w:p w14:paraId="5618A571" w14:textId="77777777" w:rsidR="009A3F95" w:rsidRDefault="009A3F95" w:rsidP="003C3342">
      <w:pPr>
        <w:rPr>
          <w:ins w:id="144" w:author="Daniel Falster" w:date="2016-08-29T20:42:00Z"/>
        </w:rPr>
      </w:pPr>
    </w:p>
    <w:p w14:paraId="2354FCC3" w14:textId="69BE3E4A" w:rsidR="009A3F95" w:rsidRPr="003C3342" w:rsidRDefault="009A3F95" w:rsidP="003C3342">
      <w:ins w:id="145" w:author="Daniel Falster" w:date="2016-08-29T20:42:00Z">
        <w:r>
          <w:t xml:space="preserve">For slope tests, are you using regression or SMATR? Should be the latter. </w:t>
        </w:r>
      </w:ins>
      <w:ins w:id="146" w:author="Dr Elizabeth Wenk" w:date="2016-09-06T16:32:00Z">
        <w:r w:rsidR="00AE6290">
          <w:t>All using SMART, sma, method=”OLS”</w:t>
        </w:r>
      </w:ins>
    </w:p>
    <w:p w14:paraId="37F5D4BF" w14:textId="59CFBE8B" w:rsidR="00E961E5" w:rsidRPr="003C3342" w:rsidDel="00F66C59" w:rsidRDefault="00E961E5" w:rsidP="00BD71EC">
      <w:pPr>
        <w:rPr>
          <w:del w:id="147" w:author="Daniel Falster" w:date="2016-08-29T13:05:00Z"/>
        </w:rPr>
      </w:pPr>
      <w:del w:id="148" w:author="Dr Elizabeth Wenk" w:date="2016-09-06T16:32:00Z">
        <w:r w:rsidRPr="003C3342" w:rsidDel="00AE6290">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04C7EA55"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ins w:id="149" w:author="Dr Elizabeth Wenk" w:date="2016-09-05T10:23:00Z">
        <w:r w:rsidR="0058534D">
          <w:t xml:space="preserve">Hereafter, all results report results for the “embryo and endosperm” component, designating them as “seed size” or “seed weight”. </w:t>
        </w:r>
      </w:ins>
      <w:r w:rsidR="00EA13E4" w:rsidRPr="003C3342">
        <w:t xml:space="preserve">Across species, accessory costs </w:t>
      </w:r>
      <w:r w:rsidR="004561D9" w:rsidRPr="003C3342">
        <w:t xml:space="preserve">(versus </w:t>
      </w:r>
      <w:del w:id="150" w:author="Dr Elizabeth Wenk" w:date="2016-09-05T10:23:00Z">
        <w:r w:rsidR="002A5C83" w:rsidRPr="003C3342" w:rsidDel="0058534D">
          <w:delText>embryo and endosperm</w:delText>
        </w:r>
      </w:del>
      <w:ins w:id="151" w:author="Dr Elizabeth Wenk" w:date="2016-09-05T10:23:00Z">
        <w:r w:rsidR="0058534D">
          <w:t>seed weight</w:t>
        </w:r>
      </w:ins>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273EEA65"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costs of success (</w:t>
      </w:r>
      <w:commentRangeStart w:id="152"/>
      <w:r w:rsidR="00EA13E4" w:rsidRPr="003C3342">
        <w:t>seed</w:t>
      </w:r>
      <w:r w:rsidR="00B3291A" w:rsidRPr="003C3342">
        <w:t xml:space="preserve"> </w:t>
      </w:r>
      <w:r w:rsidR="00EC6388" w:rsidRPr="003C3342">
        <w:t>weight</w:t>
      </w:r>
      <w:commentRangeEnd w:id="152"/>
      <w:r w:rsidR="00CF2A78" w:rsidRPr="003C3342">
        <w:rPr>
          <w:rStyle w:val="CommentReference"/>
          <w:rFonts w:cs="Times New Roman"/>
        </w:rPr>
        <w:commentReference w:id="152"/>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w:t>
      </w:r>
      <w:ins w:id="153" w:author="Dr Elizabeth Wenk" w:date="2016-09-06T09:39:00Z">
        <w:r w:rsidR="00435B72">
          <w:t>pollen-attraction (</w:t>
        </w:r>
      </w:ins>
      <w:r w:rsidR="002A5C83" w:rsidRPr="003C3342">
        <w:t>pre-provisioning</w:t>
      </w:r>
      <w:ins w:id="154" w:author="Dr Elizabeth Wenk" w:date="2016-09-06T09:39:00Z">
        <w:r w:rsidR="00435B72">
          <w:t>)</w:t>
        </w:r>
      </w:ins>
      <w:r w:rsidR="002A5C83" w:rsidRPr="003C3342">
        <w:t xml:space="preserve"> category includes 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16283FC5" w:rsidR="00EA13E4" w:rsidRPr="003C3342" w:rsidRDefault="009D5583" w:rsidP="007444C4">
      <w:ins w:id="155" w:author="Dr Elizabeth Wenk" w:date="2016-09-06T11:31:00Z">
        <w:r>
          <w:t xml:space="preserve">Total </w:t>
        </w:r>
      </w:ins>
      <w:del w:id="156" w:author="Dr Elizabeth Wenk" w:date="2016-09-06T11:31:00Z">
        <w:r w:rsidR="008F4107" w:rsidRPr="003C3342" w:rsidDel="009D5583">
          <w:delText>S</w:delText>
        </w:r>
      </w:del>
      <w:ins w:id="157" w:author="Dr Elizabeth Wenk" w:date="2016-09-06T11:31:00Z">
        <w:r>
          <w:t>s</w:t>
        </w:r>
      </w:ins>
      <w:r w:rsidR="008F4107" w:rsidRPr="003C3342">
        <w:t>eed</w:t>
      </w:r>
      <w:ins w:id="158" w:author="Dr Elizabeth Wenk" w:date="2016-09-06T11:31:00Z">
        <w:r>
          <w:t xml:space="preserve"> </w:t>
        </w:r>
      </w:ins>
      <w:r w:rsidR="008F4107" w:rsidRPr="003C3342">
        <w:t>costs are further divided into mass of parts formed up to the point of pollination (on a per ovule basis</w:t>
      </w:r>
      <w:r w:rsidR="003F6B29">
        <w:t xml:space="preserve">; </w:t>
      </w:r>
      <w:ins w:id="159" w:author="Dr Elizabeth Wenk" w:date="2016-09-06T11:31:00Z">
        <w:r>
          <w:t xml:space="preserve">terms </w:t>
        </w:r>
      </w:ins>
      <w:r w:rsidR="003F6B29">
        <w:t xml:space="preserve">pollen-attraction </w:t>
      </w:r>
      <w:del w:id="160" w:author="Dr Elizabeth Wenk" w:date="2016-09-06T11:31:00Z">
        <w:r w:rsidR="003F6B29" w:rsidDel="009D5583">
          <w:delText>tissues</w:delText>
        </w:r>
      </w:del>
      <w:ins w:id="161" w:author="Dr Elizabeth Wenk" w:date="2016-09-06T11:31:00Z">
        <w:r>
          <w:t xml:space="preserve">costs </w:t>
        </w:r>
      </w:ins>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ins w:id="162" w:author="Dr Elizabeth Wenk" w:date="2016-09-06T11:31:00Z">
        <w:r>
          <w:t xml:space="preserve">termed </w:t>
        </w:r>
      </w:ins>
      <w:r w:rsidR="003F6B29">
        <w:t xml:space="preserve">provisioning </w:t>
      </w:r>
      <w:del w:id="163" w:author="Dr Elizabeth Wenk" w:date="2016-09-06T11:31:00Z">
        <w:r w:rsidR="003F6B29" w:rsidDel="009D5583">
          <w:delText>tissues</w:delText>
        </w:r>
      </w:del>
      <w:ins w:id="164" w:author="Dr Elizabeth Wenk" w:date="2016-09-06T11:31:00Z">
        <w:r>
          <w:t>costs</w:t>
        </w:r>
      </w:ins>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lastRenderedPageBreak/>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Importantly, the maximum any </w:t>
      </w:r>
      <w:r w:rsidR="007F7DA6" w:rsidRPr="007F7DA6">
        <w:t>species</w:t>
      </w:r>
      <w:r w:rsidR="007F7DA6">
        <w:t xml:space="preserve"> invested in seeds was less than </w:t>
      </w:r>
      <w:r w:rsidR="00435B72">
        <w:t>10</w:t>
      </w:r>
      <w:r w:rsidR="007F7DA6">
        <w:t xml:space="preserve">% of total </w:t>
      </w:r>
      <w:r w:rsidR="00435B72">
        <w:t xml:space="preserve">reproductive </w:t>
      </w:r>
      <w:r w:rsidR="007F7DA6">
        <w:t>energy expenditure.</w:t>
      </w:r>
    </w:p>
    <w:p w14:paraId="2E575FE6" w14:textId="77777777" w:rsidR="006E0A3A" w:rsidRPr="003C3342" w:rsidRDefault="006E0A3A" w:rsidP="006E0A3A">
      <w:pPr>
        <w:pStyle w:val="Heading2"/>
      </w:pPr>
      <w:r w:rsidRPr="003C3342">
        <w:t>Correlations between seed size and seed set</w:t>
      </w:r>
    </w:p>
    <w:p w14:paraId="6906D13F" w14:textId="45A98E74"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much shallower than -1 </w:t>
      </w:r>
      <w:r w:rsidRPr="007444C4">
        <w:rPr>
          <w:rFonts w:eastAsia="Times New Roman"/>
          <w:color w:val="000000"/>
          <w:lang w:eastAsia="en-AU"/>
        </w:rPr>
        <w:t>(</w:t>
      </w:r>
      <w:r w:rsidRPr="003C3342">
        <w:t>slope=-0.673</w:t>
      </w:r>
      <w:r w:rsidRPr="007444C4">
        <w:rPr>
          <w:rFonts w:eastAsia="Times New Roman"/>
          <w:color w:val="000000"/>
          <w:lang w:eastAsia="en-AU"/>
        </w:rPr>
        <w:t xml:space="preserve">±0.074,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Pr="007444C4">
        <w:rPr>
          <w:rFonts w:eastAsia="Times New Roman"/>
          <w:color w:val="000000"/>
          <w:lang w:eastAsia="en-AU"/>
        </w:rPr>
        <w:t>=&lt;0.0001)</w:t>
      </w:r>
      <w:r w:rsidRPr="003C3342">
        <w:t xml:space="preserve">. However, larger-seeded species also aborted a disproportionately large number of buds and the slope of the regression between scaled seed </w:t>
      </w:r>
      <w:r w:rsidR="00435B72">
        <w:t xml:space="preserve">count </w:t>
      </w:r>
      <w:r w:rsidRPr="003C3342">
        <w:t xml:space="preserve">versus seed size is somewhat steeper than -1 </w:t>
      </w:r>
      <w:r w:rsidRPr="007444C4">
        <w:rPr>
          <w:rFonts w:eastAsia="Times New Roman"/>
          <w:color w:val="000000"/>
          <w:lang w:eastAsia="en-AU"/>
        </w:rPr>
        <w:t>(</w:t>
      </w:r>
      <w:r w:rsidRPr="003C3342">
        <w:t>slope=-1.190</w:t>
      </w:r>
      <w:r w:rsidRPr="007444C4">
        <w:rPr>
          <w:rFonts w:eastAsia="Times New Roman"/>
          <w:color w:val="000000"/>
          <w:lang w:eastAsia="en-AU"/>
        </w:rPr>
        <w:t>±0.097,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Pr="007444C4">
        <w:rPr>
          <w:rFonts w:eastAsia="Times New Roman"/>
          <w:color w:val="000000"/>
          <w:lang w:eastAsia="en-AU"/>
        </w:rPr>
        <w:t>=0.0002)</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1CBAD4F7"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76033F" w:rsidRPr="00F33D95">
        <w:t xml:space="preserve">did </w:t>
      </w:r>
      <w:r w:rsidR="008A0565" w:rsidRPr="00F33D95">
        <w:t>not scale 1:1 with seed size –</w:t>
      </w:r>
      <w:r w:rsidR="001D5CE8" w:rsidRPr="00F33D95">
        <w:t>p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lastRenderedPageBreak/>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57585201"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w:t>
      </w:r>
      <w:r w:rsidRPr="003C3342">
        <w:lastRenderedPageBreak/>
        <w:t xml:space="preserve">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0C2F54EB" w14:textId="123DB481" w:rsidR="00D345B6" w:rsidRDefault="00D345B6" w:rsidP="00D345B6">
      <w:r>
        <w:t xml:space="preserve">There are 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for the 14 perennial species included in this study, with just 1-8% of reproductive energy going to </w:t>
      </w:r>
      <w:r>
        <w:t xml:space="preserve">seeds </w:t>
      </w:r>
      <w:r w:rsidRPr="003C3342">
        <w:t xml:space="preserve">versus other reproductive tissues (Table 1). Even the individual with the lowest accessory costs invested just 15% of its reproductive energy into the </w:t>
      </w:r>
      <w:r>
        <w:t xml:space="preserve">seed </w:t>
      </w:r>
      <w:r w:rsidRPr="003C3342">
        <w:t xml:space="preserve">itself. </w:t>
      </w:r>
    </w:p>
    <w:p w14:paraId="28F9EF36" w14:textId="7C267C80" w:rsidR="00D345B6" w:rsidRDefault="00D345B6" w:rsidP="005142CC">
      <w:r>
        <w:t>Second, in the introduction we</w:t>
      </w:r>
      <w:r w:rsidR="0077723A">
        <w:t xml:space="preserve"> identified a collection of reproductive traits that are expected to show coordinated shifts, representing alternate strategies </w:t>
      </w:r>
      <w:r>
        <w:t xml:space="preserve">to optimize seed production, and hence fitness. Using the established </w:t>
      </w:r>
      <w:r>
        <w:rPr>
          <w:i/>
        </w:rPr>
        <w:t xml:space="preserve">parental optimist </w:t>
      </w:r>
      <w:r>
        <w:t xml:space="preserve">vs </w:t>
      </w:r>
      <w:r>
        <w:rPr>
          <w:i/>
        </w:rPr>
        <w:t>parental pessimist</w:t>
      </w:r>
      <w:r>
        <w:t xml:space="preserve"> as a starting axis, we 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on the </w:t>
      </w:r>
      <w:r>
        <w:rPr>
          <w:i/>
        </w:rPr>
        <w:t>optimist</w:t>
      </w:r>
      <w:r>
        <w:t xml:space="preserve"> end of the spectrum </w:t>
      </w:r>
      <w:r w:rsidR="0053090F">
        <w:t xml:space="preserve">had </w:t>
      </w:r>
      <w:r>
        <w:t xml:space="preserve">proportionally costlier provisioning tissues relative to pollen attraction tissues, as expected of species with low seedset. </w:t>
      </w:r>
      <w:r w:rsidR="00C75A1E">
        <w:t>T</w:t>
      </w:r>
      <w:r w:rsidR="00C9538A">
        <w:t xml:space="preserve">he data </w:t>
      </w:r>
      <w:r w:rsidR="00C75A1E">
        <w:t xml:space="preserve">also </w:t>
      </w:r>
      <w:r w:rsidR="00C9538A">
        <w:t>show</w:t>
      </w:r>
      <w:r w:rsidR="0053090F">
        <w:t>ed</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s</w:t>
      </w:r>
      <w:r w:rsidR="00C9538A">
        <w:t xml:space="preserve">eed size </w:t>
      </w:r>
      <w:r w:rsidR="0053090F">
        <w:t xml:space="preserve">increased </w:t>
      </w:r>
      <w:r w:rsidR="00C9538A">
        <w:t>in tandem with both proportional investment into provisioning tissues and decreased seedset.</w:t>
      </w:r>
    </w:p>
    <w:p w14:paraId="69DDA0FC" w14:textId="15C54753" w:rsidR="00C9538A" w:rsidRPr="003C3342" w:rsidRDefault="00C9538A" w:rsidP="00C9538A">
      <w:r w:rsidRPr="003C3342">
        <w:lastRenderedPageBreak/>
        <w:t xml:space="preserve">The </w:t>
      </w:r>
      <w:r>
        <w:t xml:space="preserve">third </w:t>
      </w:r>
      <w:r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7E55FC5D" w:rsidR="00A75365" w:rsidRDefault="00C75A1E" w:rsidP="00A75365">
      <w:r>
        <w:t>All species in this study allocated an</w:t>
      </w:r>
      <w:r w:rsidR="007D50A3">
        <w:t xml:space="preserve"> enormous proportion of reproductive investment</w:t>
      </w:r>
      <w:r w:rsidR="00B04B52">
        <w:t xml:space="preserve"> (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00114F" w:rsidRPr="003C3342">
        <w:t xml:space="preserve"> </w:t>
      </w:r>
      <w:r w:rsidR="00041DFE" w:rsidRPr="003C3342">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7444C4">
        <w:t xml:space="preserve">(reviewed in Obeso 2002; Rosenheim </w:t>
      </w:r>
      <w:r w:rsidR="003F0949" w:rsidRPr="007444C4">
        <w:rPr>
          <w:i/>
          <w:iCs/>
        </w:rPr>
        <w:t>et al.</w:t>
      </w:r>
      <w:r w:rsidR="003F0949" w:rsidRPr="007444C4">
        <w:t xml:space="preserve"> 2014; Wenk &amp; Falster 2015)</w:t>
      </w:r>
      <w:r w:rsidR="00041DFE" w:rsidRPr="003C3342">
        <w:fldChar w:fldCharType="end"/>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 xml:space="preserve">on growing and replacing vegetative tissue </w:t>
      </w:r>
      <w:commentRangeStart w:id="165"/>
      <w:r w:rsidR="007D50A3" w:rsidRPr="003C3342">
        <w:fldChar w:fldCharType="begin"/>
      </w:r>
      <w:r w:rsidR="007D50A3"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D50A3" w:rsidRPr="003C3342">
        <w:fldChar w:fldCharType="separate"/>
      </w:r>
      <w:r w:rsidR="007D50A3" w:rsidRPr="007444C4">
        <w:t>(Wenk &amp; Falster 2015)</w:t>
      </w:r>
      <w:r w:rsidR="007D50A3" w:rsidRPr="003C3342">
        <w:fldChar w:fldCharType="end"/>
      </w:r>
      <w:commentRangeEnd w:id="165"/>
      <w:r w:rsidR="00B04B52">
        <w:rPr>
          <w:rStyle w:val="CommentReference"/>
        </w:rPr>
        <w:commentReference w:id="165"/>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 xml:space="preserve">accurate calculation of RE must tabulate all </w:t>
      </w:r>
      <w:r w:rsidR="00CF6A00">
        <w:t xml:space="preserve">pools </w:t>
      </w:r>
      <w:r w:rsidR="00930F90">
        <w:t>accessory costs</w:t>
      </w:r>
      <w:r w:rsidR="00CF6A00">
        <w:t>. Indeed, across the species studied, both failed tissue costs and all seed costs (see Figure 1 for definitions) contributed to the high accessory costs.</w:t>
      </w:r>
    </w:p>
    <w:p w14:paraId="479F0A13" w14:textId="5A24A7AF" w:rsidR="009F6139" w:rsidRDefault="00CF6A00" w:rsidP="009F6139">
      <w:r>
        <w:t>In</w:t>
      </w:r>
      <w:r w:rsidR="00B04B52">
        <w:t xml:space="preserve"> most species, a majority </w:t>
      </w:r>
      <w:r w:rsidR="00141682">
        <w:t xml:space="preserve">of reproductive energy is invested in </w:t>
      </w:r>
      <w:r>
        <w:t>failed tissue costs</w:t>
      </w:r>
      <w:r>
        <w:t xml:space="preserve">, those </w:t>
      </w:r>
      <w:r w:rsidR="00141682">
        <w:t xml:space="preserve">tissues that are aborted without contributing directly to the formation of successful seeds. </w:t>
      </w:r>
      <w:r w:rsidR="006733A1" w:rsidRPr="006733A1">
        <w:t>For</w:t>
      </w:r>
      <w:r w:rsidR="006733A1">
        <w:t xml:space="preserve"> 12 of </w:t>
      </w:r>
      <w:r w:rsidR="009F6139">
        <w:t xml:space="preserve">the </w:t>
      </w:r>
      <w:r w:rsidR="006733A1">
        <w:t xml:space="preserve">14 </w:t>
      </w:r>
      <w:r w:rsidR="009F6139">
        <w:t xml:space="preserve">study </w:t>
      </w:r>
      <w:r w:rsidR="006733A1">
        <w:t xml:space="preserve">species, more than 60% of </w:t>
      </w:r>
      <w:r w:rsidR="00B04B52">
        <w:t xml:space="preserve">RE </w:t>
      </w:r>
      <w:r w:rsidR="006733A1">
        <w:t>was invested in failed tissues (Table 1)</w:t>
      </w:r>
      <w:r>
        <w:t>. O</w:t>
      </w:r>
      <w:r w:rsidR="006733A1">
        <w:t xml:space="preserve">nly </w:t>
      </w:r>
      <w:r>
        <w:t xml:space="preserve">in </w:t>
      </w:r>
      <w:r w:rsidR="006733A1">
        <w:rPr>
          <w:i/>
        </w:rPr>
        <w:t xml:space="preserve">Banksia ericifolia </w:t>
      </w:r>
      <w:r w:rsidR="006733A1">
        <w:t xml:space="preserve">and </w:t>
      </w:r>
      <w:r w:rsidR="006733A1">
        <w:rPr>
          <w:i/>
        </w:rPr>
        <w:t>Petrophile pulchella</w:t>
      </w:r>
      <w:r>
        <w:rPr>
          <w:i/>
        </w:rPr>
        <w:t xml:space="preserve">, </w:t>
      </w:r>
      <w:r>
        <w:t>the two species with a high energy investment in woody cones,</w:t>
      </w:r>
      <w:r>
        <w:rPr>
          <w:i/>
        </w:rPr>
        <w:t xml:space="preserve"> </w:t>
      </w:r>
      <w:r>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w:t>
      </w:r>
      <w:r w:rsidR="00A75365">
        <w:t xml:space="preserve">these </w:t>
      </w:r>
      <w:r w:rsidR="00A75365">
        <w:t xml:space="preserve">plants </w:t>
      </w:r>
      <w:r w:rsidR="00A75365">
        <w:t xml:space="preserve">produced </w:t>
      </w:r>
      <w:r w:rsidR="00A75365">
        <w:t xml:space="preserve">a </w:t>
      </w:r>
      <w:r w:rsidR="00A75365">
        <w:t xml:space="preserve">vast </w:t>
      </w:r>
      <w:r w:rsidR="00A75365">
        <w:t xml:space="preserve">number of ovules </w:t>
      </w:r>
      <w:r w:rsidR="00A75365">
        <w:t>they subsequently aborted</w:t>
      </w:r>
      <w:r w:rsidR="00A75365">
        <w:t xml:space="preserve">. </w:t>
      </w:r>
      <w:r w:rsidR="009F6139">
        <w:t xml:space="preserve">Indeed, a </w:t>
      </w:r>
      <w:r w:rsidR="009F6139" w:rsidRPr="003C3342">
        <w:t xml:space="preserve">large energy </w:t>
      </w:r>
      <w:r w:rsidR="009F6139" w:rsidRPr="003C3342">
        <w:lastRenderedPageBreak/>
        <w:t xml:space="preserve">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rsidR="009F6139" w:rsidRPr="003C3342">
        <w:t xml:space="preserve">. </w:t>
      </w:r>
      <w:r w:rsidR="00A75365">
        <w:t xml:space="preserve">In this study, </w:t>
      </w:r>
      <w:r w:rsidR="00A75365">
        <w:t>there was a strong negative correlation between seedset and failed tissue costs (r</w:t>
      </w:r>
      <w:r w:rsidR="00A75365">
        <w:rPr>
          <w:vertAlign w:val="superscript"/>
        </w:rPr>
        <w:t>2</w:t>
      </w:r>
      <w:r w:rsidR="00A75365" w:rsidRPr="009F6139">
        <w:t>=0.64,</w:t>
      </w:r>
      <w:r w:rsidR="00A75365">
        <w:t xml:space="preserve"> p = 0.0010)</w:t>
      </w:r>
      <w:r w:rsidR="00A75365">
        <w:t xml:space="preserve"> w</w:t>
      </w:r>
      <w:r w:rsidR="00B04B52">
        <w:t>hen excluding the species</w:t>
      </w:r>
      <w:r>
        <w:t xml:space="preserve"> producing the largest cones</w:t>
      </w:r>
      <w:r w:rsidR="00B04B52">
        <w:t>,</w:t>
      </w:r>
      <w:r w:rsidR="00B04B52">
        <w:rPr>
          <w:i/>
        </w:rPr>
        <w:t xml:space="preserve"> Banksia ericifolia</w:t>
      </w:r>
      <w:r w:rsidR="00B04B52">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22E99958" w14:textId="52A6587F" w:rsidR="003A0B41" w:rsidRPr="003C3342" w:rsidRDefault="00CF6A00" w:rsidP="00A50540">
      <w:r>
        <w:t>The complement to the failed tissue costs, the s</w:t>
      </w:r>
      <w:r w:rsidRPr="003C3342">
        <w:t>uccess-associated costs, are those required for the formation of a seed</w:t>
      </w:r>
      <w:r>
        <w:t xml:space="preserve">, </w:t>
      </w:r>
      <w:r w:rsidR="00DB469E">
        <w:t>and include</w:t>
      </w:r>
      <w:r>
        <w:t xml:space="preserve"> </w:t>
      </w:r>
      <w:r w:rsidRPr="003C3342">
        <w:t xml:space="preserve">pollen attraction </w:t>
      </w:r>
      <w:r>
        <w:t>costs, packaging and dispersal costs, and the seed itself</w:t>
      </w:r>
      <w:r w:rsidRPr="003C3342">
        <w:t xml:space="preserve"> (Figure 1, Table 1). </w:t>
      </w:r>
      <w:r w:rsidR="00DB469E">
        <w:t xml:space="preserve">For </w:t>
      </w:r>
      <w:r w:rsidR="000266CD">
        <w:t xml:space="preserve">all </w:t>
      </w:r>
      <w:r w:rsidR="00DB469E">
        <w:t xml:space="preserve">species, the proportion </w:t>
      </w:r>
      <w:r w:rsidR="000266CD">
        <w:t xml:space="preserve">of RE </w:t>
      </w:r>
      <w:r w:rsidR="00DB469E">
        <w:t xml:space="preserve">attributable to the seed itself is </w:t>
      </w:r>
      <w:r w:rsidR="000266CD">
        <w:t>much less than the costs of the other components of seed costs</w:t>
      </w:r>
      <w:r w:rsidR="00100A08">
        <w:t xml:space="preserve">, ranging from 0.2% of RE for </w:t>
      </w:r>
      <w:r w:rsidR="00100A08">
        <w:rPr>
          <w:i/>
        </w:rPr>
        <w:t xml:space="preserve">Hakea teretifolia </w:t>
      </w:r>
      <w:r w:rsidR="00100A08">
        <w:t xml:space="preserve">to 6.9% of RE for </w:t>
      </w:r>
      <w:r w:rsidR="00100A08">
        <w:rPr>
          <w:i/>
        </w:rPr>
        <w:t>Pimelea linifolia</w:t>
      </w:r>
      <w:r w:rsidR="000266CD">
        <w:t xml:space="preserve">. </w:t>
      </w:r>
      <w:r w:rsidR="00DB469E">
        <w:t xml:space="preserve">The </w:t>
      </w:r>
      <w:r w:rsidR="00DB469E">
        <w:t xml:space="preserve">remaining energy is expended </w:t>
      </w:r>
      <w:r w:rsidR="000266CD">
        <w:t xml:space="preserve">on </w:t>
      </w:r>
      <w:r w:rsidR="00DB469E">
        <w:t>tissues such as showy petals, a fleshy fruit, a tall pedicel, or a fire-resistant larger cone.</w:t>
      </w:r>
      <w:r w:rsidR="000266CD">
        <w:t xml:space="preserve"> These are tissues that must be produced to mature each seed and their exact structures have presumably evolved to optimize</w:t>
      </w:r>
      <w:r w:rsidR="000266CD">
        <w:t xml:space="preserve"> seed production</w:t>
      </w:r>
      <w:r w:rsidR="000266CD">
        <w:t xml:space="preserve">, but their cost to plants is not negligible. </w:t>
      </w:r>
      <w:r w:rsidR="009820C7">
        <w:t xml:space="preserve">The species included in the structure have quite diverse floral and fruiting structures, resulting in disparate expenditure patterns.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xml:space="preserve">), the costs of producing pollen-attraction tissues on flowers that form mature seeds is 15-20% of total RE (Table 1). The two cone-producing species, </w:t>
      </w:r>
      <w:r w:rsidR="00100A08">
        <w:rPr>
          <w:i/>
        </w:rPr>
        <w:t xml:space="preserve">Banksia ericifolia </w:t>
      </w:r>
      <w:r w:rsidR="00100A08">
        <w:t xml:space="preserve">and </w:t>
      </w:r>
      <w:r w:rsidR="00100A08">
        <w:rPr>
          <w:i/>
        </w:rPr>
        <w:t>Petrophile pulchella</w:t>
      </w:r>
      <w:r w:rsidR="00100A08">
        <w:rPr>
          <w:i/>
        </w:rPr>
        <w:t xml:space="preserve">, </w:t>
      </w:r>
      <w:r w:rsidR="00100A08">
        <w:t xml:space="preserve">have the costliest </w:t>
      </w:r>
      <w:r w:rsidR="00100A08">
        <w:t>packaging and dispersal tissues</w:t>
      </w:r>
      <w:r w:rsidR="00100A08">
        <w:t xml:space="preserve"> spending 61.2% and 36.6%, respectively. However, other species also have 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rsidR="009820C7">
        <w:t xml:space="preserve"> </w:t>
      </w:r>
      <w:r w:rsidR="003A5E17" w:rsidRPr="003C3342">
        <w:t xml:space="preserve">In the following sections we explore whether the relative investment in different accessory cost pools shifts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076BDE57" w14:textId="58AA164A" w:rsidR="002C527C" w:rsidRPr="003C3342" w:rsidRDefault="00AE6290" w:rsidP="003C3342">
      <w:ins w:id="166" w:author="Dr Elizabeth Wenk" w:date="2016-09-06T16:32:00Z">
        <w:r>
          <w:t>Vagary</w:t>
        </w:r>
      </w:ins>
    </w:p>
    <w:p w14:paraId="503D645B" w14:textId="4FDA9559" w:rsidR="002C527C" w:rsidRDefault="008F24B1" w:rsidP="003C3342">
      <w:pPr>
        <w:pStyle w:val="Heading2"/>
      </w:pPr>
      <w:r>
        <w:lastRenderedPageBreak/>
        <w:t>Seed size shifts across the parental optimist-parental pessimist axis</w:t>
      </w:r>
      <w:commentRangeStart w:id="167"/>
      <w:r>
        <w:t xml:space="preserve"> </w:t>
      </w:r>
      <w:commentRangeEnd w:id="167"/>
      <w:r>
        <w:rPr>
          <w:rStyle w:val="CommentReference"/>
          <w:rFonts w:eastAsiaTheme="minorHAnsi" w:cstheme="minorBidi"/>
          <w:b w:val="0"/>
        </w:rPr>
        <w:commentReference w:id="167"/>
      </w:r>
    </w:p>
    <w:p w14:paraId="1AEB70D5" w14:textId="2BB499B2" w:rsidR="00681695" w:rsidRDefault="00C9538A" w:rsidP="00681695">
      <w:r>
        <w:t xml:space="preserve">Species’ relative investment in pollen-attraction versus seed provisioning costs shift in tandem with seedset and seed size as predicted (Figure 1b). </w:t>
      </w:r>
      <w:r w:rsidR="009820C7">
        <w:t>Parental optimists are defined as species that produce an overabundance of ovules relative to their ability to provision them, in effect species with low seedset.</w:t>
      </w:r>
      <w:r w:rsidR="009820C7">
        <w:t xml:space="preserve"> Across the study species, p</w:t>
      </w:r>
      <w:r>
        <w:t xml:space="preserve">arental optimists, </w:t>
      </w:r>
      <w:r w:rsidR="00681695">
        <w:t>invest</w:t>
      </w:r>
      <w:r w:rsidR="009820C7">
        <w:t>ed</w:t>
      </w:r>
      <w:r w:rsidR="00681695">
        <w:t xml:space="preserve"> a great proportion of their seed costs in</w:t>
      </w:r>
      <w:r w:rsidR="0053090F">
        <w:t xml:space="preserve"> seed </w:t>
      </w:r>
      <w:r>
        <w:t>provisioning (versus pollen attraction)</w:t>
      </w:r>
      <w:r w:rsidR="009820C7">
        <w:t xml:space="preserve"> and were the </w:t>
      </w:r>
      <w:r>
        <w:t>b</w:t>
      </w:r>
      <w:r w:rsidRPr="003C3342">
        <w:t>ig</w:t>
      </w:r>
      <w:r w:rsidR="009820C7">
        <w:t>ger</w:t>
      </w:r>
      <w:r w:rsidRPr="003C3342">
        <w:t xml:space="preserve">-seeded </w:t>
      </w:r>
      <w:r w:rsidR="009820C7">
        <w:t>species</w:t>
      </w:r>
      <w:r w:rsidR="008F24B1">
        <w:t>.</w:t>
      </w:r>
      <w:r w:rsidR="001C3A39">
        <w:t xml:space="preserve"> A positive correlation between low seedset </w:t>
      </w:r>
      <w:r w:rsidR="00681695">
        <w:t xml:space="preserve">and the cost of each ovule </w:t>
      </w:r>
      <w:r w:rsidR="001C3A39">
        <w:t xml:space="preserve">(pollen attraction cost) is expected, due to a trade-off: </w:t>
      </w:r>
      <w:r w:rsidR="001C3A39">
        <w:t>in order to produce so many ovules</w:t>
      </w:r>
      <w:r w:rsidR="001C3A39">
        <w:t xml:space="preserve"> </w:t>
      </w:r>
      <w:r w:rsidR="00681695">
        <w:t>parental optimists are selected to reduce their pollen-attraction costs relative to their seed provisioning costs</w:t>
      </w:r>
      <w:r w:rsidR="004173DF">
        <w:t xml:space="preserve">, </w:t>
      </w:r>
      <w:r w:rsidR="00AE6290" w:rsidRPr="003C3342">
        <w:fldChar w:fldCharType="begin"/>
      </w:r>
      <w:r w:rsidR="00AE6290"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AE6290" w:rsidRPr="003C3342">
        <w:fldChar w:fldCharType="separate"/>
      </w:r>
      <w:r w:rsidR="00AE6290" w:rsidRPr="007444C4">
        <w:t xml:space="preserve">(Schreiber </w:t>
      </w:r>
      <w:r w:rsidR="00AE6290" w:rsidRPr="007444C4">
        <w:rPr>
          <w:i/>
          <w:iCs/>
        </w:rPr>
        <w:t>et al.</w:t>
      </w:r>
      <w:r w:rsidR="00AE6290" w:rsidRPr="007444C4">
        <w:t xml:space="preserve"> 2015; Rosenheim </w:t>
      </w:r>
      <w:r w:rsidR="00AE6290" w:rsidRPr="007444C4">
        <w:rPr>
          <w:i/>
          <w:iCs/>
        </w:rPr>
        <w:t>et al.</w:t>
      </w:r>
      <w:r w:rsidR="00AE6290" w:rsidRPr="007444C4">
        <w:t xml:space="preserve"> 2015)</w:t>
      </w:r>
      <w:r w:rsidR="00AE6290" w:rsidRPr="003C3342">
        <w:fldChar w:fldCharType="end"/>
      </w:r>
      <w:r w:rsidR="001C3A39">
        <w:t xml:space="preserve"> (Figure 1b)</w:t>
      </w:r>
      <w:r w:rsidR="00AE6290" w:rsidRPr="003C3342">
        <w:t>.</w:t>
      </w:r>
      <w:r w:rsidR="001C3A39">
        <w:t xml:space="preserve"> A second trade-off links seedset with seed size, in that a species with low seedset, must have higher seed germination and seedling survival, achieved through larger seed size. </w:t>
      </w:r>
    </w:p>
    <w:p w14:paraId="45825458" w14:textId="746E9FF1" w:rsidR="004173DF" w:rsidRDefault="00AE6290" w:rsidP="00681695">
      <w:pPr>
        <w:rPr>
          <w:ins w:id="168" w:author="Dr Elizabeth Wenk" w:date="2016-09-06T16:55:00Z"/>
        </w:rPr>
      </w:pPr>
      <w:del w:id="169" w:author="Dr Elizabeth Wenk" w:date="2016-09-06T16:53:00Z">
        <w:r w:rsidRPr="003C3342" w:rsidDel="004173DF">
          <w:delText>However, these species have</w:delText>
        </w:r>
      </w:del>
      <w:ins w:id="170" w:author="Dr Elizabeth Wenk" w:date="2016-09-06T16:53:00Z">
        <w:r w:rsidR="004173DF">
          <w:t>They then have</w:t>
        </w:r>
      </w:ins>
      <w:r w:rsidRPr="003C3342">
        <w:t xml:space="preserve"> only sufficient resources to provision a modest number of seeds and will abort all but a few ovules, pollinated or un</w:t>
      </w:r>
      <w:r>
        <w:t>-</w:t>
      </w:r>
      <w:r w:rsidRPr="003C3342">
        <w:t xml:space="preserve">pollinated. </w:t>
      </w:r>
      <w:del w:id="171" w:author="Dr Elizabeth Wenk" w:date="2016-09-06T16:53:00Z">
        <w:r w:rsidRPr="003C3342" w:rsidDel="004173DF">
          <w:delText xml:space="preserve">Indeed, as shown in </w:delText>
        </w:r>
      </w:del>
      <w:ins w:id="172" w:author="Dr Elizabeth Wenk" w:date="2016-09-06T16:53:00Z">
        <w:r w:rsidR="004173DF">
          <w:t xml:space="preserve">Consider </w:t>
        </w:r>
      </w:ins>
      <w:ins w:id="173" w:author="Dr Elizabeth Wenk" w:date="2016-09-06T17:04:00Z">
        <w:r w:rsidR="008466C7">
          <w:t>Figure 2a, showing</w:t>
        </w:r>
      </w:ins>
      <w:del w:id="174" w:author="Dr Elizabeth Wenk" w:date="2016-09-06T16:54:00Z">
        <w:r w:rsidRPr="003C3342" w:rsidDel="004173DF">
          <w:delText xml:space="preserve">Figure </w:delText>
        </w:r>
        <w:r w:rsidDel="004173DF">
          <w:delText>2</w:delText>
        </w:r>
        <w:r w:rsidRPr="003C3342" w:rsidDel="004173DF">
          <w:delText xml:space="preserve">, the </w:delText>
        </w:r>
      </w:del>
      <w:ins w:id="175" w:author="Dr Elizabeth Wenk" w:date="2016-09-06T16:54:00Z">
        <w:r w:rsidR="004173DF">
          <w:t xml:space="preserve">that </w:t>
        </w:r>
      </w:ins>
      <w:del w:id="176" w:author="Dr Elizabeth Wenk" w:date="2016-09-06T16:54:00Z">
        <w:r w:rsidRPr="003C3342" w:rsidDel="004173DF">
          <w:delText xml:space="preserve">large-seeded species that </w:delText>
        </w:r>
      </w:del>
      <w:ins w:id="177" w:author="Dr Elizabeth Wenk" w:date="2016-09-06T16:54:00Z">
        <w:r w:rsidR="004173DF">
          <w:t xml:space="preserve">the species that </w:t>
        </w:r>
      </w:ins>
      <w:r w:rsidRPr="003C3342">
        <w:t xml:space="preserve">make </w:t>
      </w:r>
      <w:del w:id="178" w:author="Dr Elizabeth Wenk" w:date="2016-09-06T16:54:00Z">
        <w:r w:rsidRPr="003C3342" w:rsidDel="004173DF">
          <w:delText xml:space="preserve">cheap flowers, make </w:delText>
        </w:r>
      </w:del>
      <w:r w:rsidRPr="003C3342">
        <w:t>disproportionately many flowers</w:t>
      </w:r>
      <w:ins w:id="179" w:author="Dr Elizabeth Wenk" w:date="2016-09-06T16:54:00Z">
        <w:r w:rsidR="004173DF">
          <w:t xml:space="preserve">, invest </w:t>
        </w:r>
      </w:ins>
      <w:ins w:id="180" w:author="Dr Elizabeth Wenk" w:date="2016-09-06T16:55:00Z">
        <w:r w:rsidR="004173DF">
          <w:t>proportionately</w:t>
        </w:r>
      </w:ins>
      <w:ins w:id="181" w:author="Dr Elizabeth Wenk" w:date="2016-09-06T16:54:00Z">
        <w:r w:rsidR="004173DF">
          <w:t xml:space="preserve"> </w:t>
        </w:r>
      </w:ins>
      <w:ins w:id="182" w:author="Dr Elizabeth Wenk" w:date="2016-09-06T16:55:00Z">
        <w:r w:rsidR="004173DF">
          <w:t>less per flower.</w:t>
        </w:r>
      </w:ins>
    </w:p>
    <w:p w14:paraId="507E4E7D" w14:textId="33EA8E8F" w:rsidR="00AE6290" w:rsidRPr="003C3342" w:rsidRDefault="00AE6290" w:rsidP="00681695">
      <w:r w:rsidRPr="003C3342">
        <w:t xml:space="preserve">: the slope of the regression between bud count (scaled to plant size) and seed size is shallower than -1, while the regression between seed count and seed size is indistinguishable from -1. Their seed production, indicating their fitness, scales isometrically to their seed size, while flower production, an intermediate step, does not. The final investment in seeds then matches theoretical expectations – species either make many small seeds or proportionally fewer heavier ones </w:t>
      </w:r>
      <w:r w:rsidRPr="003C3342">
        <w:fldChar w:fldCharType="begin"/>
      </w:r>
      <w:r w:rsidRPr="003C3342">
        <w:instrText xml:space="preserve"> ADDIN ZOTERO_ITEM CSL_CITATION {"citationID":"2onp7mmk92","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7444C4">
        <w:t>(Moles &amp; Westoby 2006)</w:t>
      </w:r>
      <w:r w:rsidRPr="003C3342">
        <w:fldChar w:fldCharType="end"/>
      </w:r>
      <w:r w:rsidRPr="003C3342">
        <w:t xml:space="preserve">. </w:t>
      </w:r>
    </w:p>
    <w:p w14:paraId="1895E46F" w14:textId="77777777" w:rsidR="00AE6290" w:rsidRPr="003C3342" w:rsidRDefault="00AE6290" w:rsidP="00AE6290">
      <w:commentRangeStart w:id="183"/>
      <w:r w:rsidRPr="003C3342">
        <w:t>Haig</w:t>
      </w:r>
      <w:commentRangeEnd w:id="183"/>
      <w:r w:rsidRPr="003C3342">
        <w:rPr>
          <w:rStyle w:val="CommentReference"/>
          <w:rFonts w:cs="Times New Roman"/>
        </w:rPr>
        <w:commentReference w:id="183"/>
      </w:r>
      <w:r w:rsidRPr="003C3342">
        <w:t xml:space="preserve"> &amp; Westoby’s (1988) model has been extended to model how the trade-off curves shifts in stochastic environments  and with different levels of individual variation in pollen receipt </w:t>
      </w:r>
      <w:r w:rsidRPr="003C3342">
        <w:fldChar w:fldCharType="begin"/>
      </w:r>
      <w:r w:rsidRPr="003C3342">
        <w:instrText xml:space="preserve"> ADDIN ZOTERO_ITEM CSL_CITATION {"citationID":"y1aoEylX","properties":{"formattedCitation":"{\\rtf (Burd 2008; Burd {\\i{}et al.} 2009; Rosenheim {\\i{}et al.} 2014, 2015)}","plainCitation":"(Burd 2008; Burd et al. 2009; Rosenheim et al. 2014,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Burd </w:t>
      </w:r>
      <w:r w:rsidRPr="007444C4">
        <w:lastRenderedPageBreak/>
        <w:t xml:space="preserve">2008; Burd </w:t>
      </w:r>
      <w:r w:rsidRPr="007444C4">
        <w:rPr>
          <w:i/>
          <w:iCs/>
        </w:rPr>
        <w:t>et al.</w:t>
      </w:r>
      <w:r w:rsidRPr="007444C4">
        <w:t xml:space="preserve"> 2009; Rosenheim </w:t>
      </w:r>
      <w:r w:rsidRPr="007444C4">
        <w:rPr>
          <w:i/>
          <w:iCs/>
        </w:rPr>
        <w:t>et al.</w:t>
      </w:r>
      <w:r w:rsidRPr="007444C4">
        <w:t xml:space="preserve"> 2014, 2015)</w:t>
      </w:r>
      <w:r w:rsidRPr="003C3342">
        <w:fldChar w:fldCharType="end"/>
      </w:r>
      <w:r w:rsidRPr="003C3342">
        <w:t xml:space="preserve">. Among their conclusions, species in stochastic environments will generally over invest in the tissue type that is relatively cheaper. For the parental optimists, with less costly </w:t>
      </w:r>
      <w:r>
        <w:t>pollen-attraction</w:t>
      </w:r>
      <w:r w:rsidRPr="003C3342">
        <w:t xml:space="preserve"> materials, this means that an overabundance of ovules is produced – and usually aborted – but there are additional ovules that can be matured when sufficient resources are available </w:t>
      </w:r>
      <w:r w:rsidRPr="003C3342">
        <w:fldChar w:fldCharType="begin"/>
      </w:r>
      <w:r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Andrade </w:t>
      </w:r>
      <w:r w:rsidRPr="007444C4">
        <w:rPr>
          <w:i/>
          <w:iCs/>
        </w:rPr>
        <w:t>et al.</w:t>
      </w:r>
      <w:r w:rsidRPr="007444C4">
        <w:t xml:space="preserve"> 2005; Sadras 2007; Burd </w:t>
      </w:r>
      <w:r w:rsidRPr="007444C4">
        <w:rPr>
          <w:i/>
          <w:iCs/>
        </w:rPr>
        <w:t>et al.</w:t>
      </w:r>
      <w:r w:rsidRPr="007444C4">
        <w:t xml:space="preserve"> 2009; Schreiber </w:t>
      </w:r>
      <w:r w:rsidRPr="007444C4">
        <w:rPr>
          <w:i/>
          <w:iCs/>
        </w:rPr>
        <w:t>et al.</w:t>
      </w:r>
      <w:r w:rsidRPr="007444C4">
        <w:t xml:space="preserve"> 2015; Rosenheim </w:t>
      </w:r>
      <w:r w:rsidRPr="007444C4">
        <w:rPr>
          <w:i/>
          <w:iCs/>
        </w:rPr>
        <w:t>et al.</w:t>
      </w:r>
      <w:r w:rsidRPr="007444C4">
        <w:t xml:space="preserve"> 2015)</w:t>
      </w:r>
      <w:r w:rsidRPr="003C3342">
        <w:fldChar w:fldCharType="end"/>
      </w:r>
      <w:r w:rsidRPr="003C3342">
        <w:t xml:space="preserve">. For these species, an additional benefit of having excess ovules pollinated is that they can be more selective in terms of pollen receipt </w:t>
      </w:r>
      <w:r w:rsidRPr="003C3342">
        <w:fldChar w:fldCharType="begin"/>
      </w:r>
      <w:r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3C3342">
        <w:fldChar w:fldCharType="separate"/>
      </w:r>
      <w:r w:rsidRPr="007444C4">
        <w:t>(Zimmerman &amp; Pyke 1988)</w:t>
      </w:r>
      <w:r w:rsidRPr="003C3342">
        <w:fldChar w:fldCharType="end"/>
      </w:r>
      <w:r w:rsidRPr="003C3342">
        <w:t xml:space="preserve">. Not only is an increase in per-flower ovule number a mechanism to reduce total accessory costs </w:t>
      </w:r>
      <w:r w:rsidRPr="003C3342">
        <w:fldChar w:fldCharType="begin"/>
      </w:r>
      <w:r w:rsidRPr="003C3342">
        <w:instrText xml:space="preserve"> ADDIN ZOTERO_ITEM CSL_CITATION {"citationID":"8nfvh1lip","properties":{"formattedCitation":"(Haig &amp; Westoby 1988)","plainCitation":"(Haig &amp; Westoby 1988)"},"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schema":"https://github.com/citation-style-language/schema/raw/master/csl-citation.json"} </w:instrText>
      </w:r>
      <w:r w:rsidRPr="003C3342">
        <w:fldChar w:fldCharType="separate"/>
      </w:r>
      <w:r w:rsidRPr="007444C4">
        <w:t>(Haig &amp; Westoby 1988)</w:t>
      </w:r>
      <w:r w:rsidRPr="003C3342">
        <w:fldChar w:fldCharType="end"/>
      </w:r>
      <w:r w:rsidRPr="003C3342">
        <w:t xml:space="preserve">, but an oversupply of ovules slightly lessens overall pollen limitation, by increasing the proportion of pollen grains that are used </w:t>
      </w:r>
      <w:r w:rsidRPr="003C3342">
        <w:fldChar w:fldCharType="begin"/>
      </w:r>
      <w:r w:rsidRPr="003C3342">
        <w:instrText xml:space="preserve"> ADDIN ZOTERO_ITEM CSL_CITATION {"citationID":"1upxBpQ5","properties":{"formattedCitation":"{\\rtf (Rosenheim {\\i{}et al.} 2015, but see Burd 2008)}","plainCitation":"(Rosenheim et al. 2015, but see Burd 2008)"},"citationItems":[{"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uffix":", but see Burd 2008"}],"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5, but see Burd 2008)</w:t>
      </w:r>
      <w:r w:rsidRPr="003C3342">
        <w:fldChar w:fldCharType="end"/>
      </w:r>
      <w:r w:rsidRPr="003C3342">
        <w:t xml:space="preserve">. This effect is slightly larger than the decrease in the proportion of ovules fertilized due to the increase in ovule number. Although the authors of these models have reached different conclusions regarding the frequency of pollen-limitation in natural ecosystems, they have both established that species with greater </w:t>
      </w:r>
      <w:r>
        <w:t>pollen-attraction</w:t>
      </w:r>
      <w:r w:rsidRPr="003C3342">
        <w:t xml:space="preserve"> costs produce relatively fewer more expensive flowers and have a greater probability of being pollen-limited while species with greater post-pollination costs will display the opposite set of trait </w:t>
      </w:r>
      <w:commentRangeStart w:id="184"/>
      <w:r w:rsidRPr="003C3342">
        <w:t>values</w:t>
      </w:r>
      <w:commentRangeEnd w:id="184"/>
      <w:r w:rsidRPr="003C3342">
        <w:rPr>
          <w:rStyle w:val="CommentReference"/>
          <w:rFonts w:cs="Times New Roman"/>
        </w:rPr>
        <w:commentReference w:id="184"/>
      </w:r>
      <w:r w:rsidRPr="003C3342">
        <w:t xml:space="preserve">. </w:t>
      </w:r>
    </w:p>
    <w:p w14:paraId="58442DD6" w14:textId="77777777" w:rsidR="00AE6290" w:rsidRDefault="00AE6290" w:rsidP="00C9538A"/>
    <w:p w14:paraId="6707A053" w14:textId="77777777" w:rsidR="00AE6290" w:rsidRDefault="00AE6290" w:rsidP="00C9538A"/>
    <w:p w14:paraId="7ED234C8" w14:textId="77777777" w:rsidR="00AE6290" w:rsidRDefault="00AE6290" w:rsidP="00C9538A"/>
    <w:p w14:paraId="6F95C8DB" w14:textId="5D376FA5" w:rsidR="00AE6290" w:rsidDel="001C3A39" w:rsidRDefault="00AE6290" w:rsidP="00C9538A">
      <w:pPr>
        <w:rPr>
          <w:ins w:id="185" w:author="Dr Elizabeth Wenk" w:date="2016-09-06T16:34:00Z"/>
          <w:del w:id="186" w:author="Dr Elizabeth Wenk " w:date="2016-09-09T13:49:00Z"/>
        </w:rPr>
      </w:pPr>
    </w:p>
    <w:p w14:paraId="0292CBD6" w14:textId="1EF97A5C" w:rsidR="008F24B1" w:rsidDel="001C3A39" w:rsidRDefault="008F24B1" w:rsidP="00C9538A">
      <w:pPr>
        <w:rPr>
          <w:del w:id="187" w:author="Dr Elizabeth Wenk " w:date="2016-09-09T13:49:00Z"/>
        </w:rPr>
      </w:pPr>
      <w:ins w:id="188" w:author="Dr Elizabeth Wenk" w:date="2016-09-06T15:18:00Z">
        <w:del w:id="189" w:author="Dr Elizabeth Wenk " w:date="2016-09-09T13:49:00Z">
          <w:r w:rsidDel="001C3A39">
            <w:delText>Seed</w:delText>
          </w:r>
          <w:r w:rsidRPr="003C3342" w:rsidDel="001C3A39">
            <w:delText xml:space="preserve"> size is an important plant functional trait and a species’ seed mass is the outcome of trade-offs with a collection of life history traits including longevity, plant height</w:delText>
          </w:r>
          <w:r w:rsidDel="001C3A39">
            <w:delText>, and seedling establishment</w:delText>
          </w:r>
          <w:r w:rsidRPr="003C3342" w:rsidDel="001C3A39">
            <w:delText xml:space="preserve"> </w:delText>
          </w:r>
          <w:commentRangeStart w:id="190"/>
          <w:r w:rsidRPr="003C3342" w:rsidDel="001C3A39">
            <w:fldChar w:fldCharType="begin"/>
          </w:r>
          <w:r w:rsidRPr="003C3342" w:rsidDel="001C3A39">
            <w:delInstrText xml:space="preserve"> ADDIN ZOTERO_ITEM CSL_CITATION {"citationID":"XWpRM2cZ","properties":{"formattedCitation":"{\\rtf (Westoby {\\i{}et al.} 2002; Falster &amp; Westoby 2005; Moles &amp; Westoby 2006)}","plainCitation":"(Westoby et al. 2002; Falster &amp; Westoby 2005; Moles &amp; Westoby 2006)"},"citationItems":[{"id":1122,"uris":["http://zotero.org/users/503753/items/XXQQEHPI"],"uri":["http://zotero.org/users/503753/items/XXQQEHPI"],"itemData":{"id":1122,"type":"article-journal","title":"Plant ecological strategies: Some leading dimensions of variation between species","container-title":"Annual Review of Ecology and Systematics","page":"125-159","volume":"33","source":"ISI Web of Knowledge","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10.1146/annurev.ecolsys.33.010802.150452","ISSN":"0066-4162","note":"WOS:000180007000006","shortTitle":"Plant ecological strategies","journalAbbreviation":"Annu. Rev. Ecol. Syst.","language":"English","author":[{"family":"Westoby","given":"M"},{"family":"Falster","given":"DS"},{"family":"Moles","given":"AT"},{"family":"Vesk","given":"PA"},{"family":"Wright","given":"IJ"}],"issued":{"date-parts":[["2002"]]}}},{"id":401,"uris":["http://zotero.org/users/503753/items/BF2P8TG9"],"uri":["http://zotero.org/users/503753/items/BF2P8TG9"],"itemData":{"id":401,"type":"article-journal","title":"Tradeoffs between height growth rate, stem persistence and maximum height among plant species in a post-fire succession","container-title":"Oikos","page":"57-66","volume":"111","issue":"1","source":"CrossRef","DOI":"10.1111/j.0030-1299.2005.13383.x","ISSN":"00301299","author":[{"family":"Falster","given":"Daniel S."},{"family":"Westoby","given":"Mark"}],"issued":{"date-parts":[["2005",10]]}}},{"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Pr="003C3342" w:rsidDel="001C3A39">
            <w:fldChar w:fldCharType="separate"/>
          </w:r>
          <w:r w:rsidRPr="007444C4" w:rsidDel="001C3A39">
            <w:delText xml:space="preserve">(Westoby </w:delText>
          </w:r>
          <w:r w:rsidRPr="007444C4" w:rsidDel="001C3A39">
            <w:rPr>
              <w:i/>
              <w:iCs/>
            </w:rPr>
            <w:delText>et al.</w:delText>
          </w:r>
          <w:r w:rsidRPr="007444C4" w:rsidDel="001C3A39">
            <w:delText xml:space="preserve"> 2002; Falster &amp; Westoby 2005; Moles &amp; Westoby 2006)</w:delText>
          </w:r>
          <w:r w:rsidRPr="003C3342" w:rsidDel="001C3A39">
            <w:fldChar w:fldCharType="end"/>
          </w:r>
          <w:commentRangeEnd w:id="190"/>
          <w:r w:rsidRPr="003C3342" w:rsidDel="001C3A39">
            <w:rPr>
              <w:rStyle w:val="CommentReference"/>
              <w:rFonts w:cs="Times New Roman"/>
            </w:rPr>
            <w:commentReference w:id="190"/>
          </w:r>
          <w:r w:rsidRPr="003C3342" w:rsidDel="001C3A39">
            <w:delText xml:space="preserve">. Species with larger seeds </w:delText>
          </w:r>
          <w:r w:rsidRPr="003C3342" w:rsidDel="001C3A39">
            <w:lastRenderedPageBreak/>
            <w:delText xml:space="preserve">produce fewer seeds, such that total investment in seeds per year increases nearly isometrically with seed size </w:delText>
          </w:r>
          <w:r w:rsidRPr="003C3342" w:rsidDel="001C3A39">
            <w:fldChar w:fldCharType="begin"/>
          </w:r>
          <w:r w:rsidRPr="003C3342" w:rsidDel="001C3A39">
            <w:delInstrText xml:space="preserve"> ADDIN ZOTERO_ITEM CSL_CITATION {"citationID":"nehp4us1s","properties":{"formattedCitation":"{\\rtf (Moles {\\i{}et al.} 2004 p. 2)}","plainCitation":"(Moles et al. 2004 p. 2)"},"citationItems":[{"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locator":"2"}],"schema":"https://github.com/citation-style-language/schema/raw/master/csl-citation.json"} </w:delInstrText>
          </w:r>
          <w:r w:rsidRPr="003C3342" w:rsidDel="001C3A39">
            <w:fldChar w:fldCharType="separate"/>
          </w:r>
          <w:r w:rsidRPr="007444C4" w:rsidDel="001C3A39">
            <w:delText xml:space="preserve">(Moles </w:delText>
          </w:r>
          <w:r w:rsidRPr="007444C4" w:rsidDel="001C3A39">
            <w:rPr>
              <w:i/>
              <w:iCs/>
            </w:rPr>
            <w:delText>et al.</w:delText>
          </w:r>
          <w:r w:rsidRPr="007444C4" w:rsidDel="001C3A39">
            <w:delText xml:space="preserve"> 2004)</w:delText>
          </w:r>
          <w:r w:rsidRPr="003C3342" w:rsidDel="001C3A39">
            <w:fldChar w:fldCharType="end"/>
          </w:r>
          <w:r w:rsidRPr="003C3342" w:rsidDel="001C3A39">
            <w:delText xml:space="preserve"> (slope = 0.57 for species in this study, (r</w:delText>
          </w:r>
          <w:r w:rsidRPr="003C3342" w:rsidDel="001C3A39">
            <w:rPr>
              <w:vertAlign w:val="superscript"/>
            </w:rPr>
            <w:delText>2</w:delText>
          </w:r>
          <w:r w:rsidRPr="003C3342" w:rsidDel="001C3A39">
            <w:delText>=0.53, p =0.003), increasing to slope = 0.77 (r</w:delText>
          </w:r>
          <w:r w:rsidRPr="003C3342" w:rsidDel="001C3A39">
            <w:rPr>
              <w:vertAlign w:val="superscript"/>
            </w:rPr>
            <w:delText>2</w:delText>
          </w:r>
          <w:r w:rsidRPr="003C3342" w:rsidDel="001C3A39">
            <w:delText xml:space="preserve">=0.57 , p =0.003) if </w:delText>
          </w:r>
          <w:r w:rsidRPr="003C3342" w:rsidDel="001C3A39">
            <w:rPr>
              <w:i/>
            </w:rPr>
            <w:delText>Epacris microphylla</w:delText>
          </w:r>
          <w:r w:rsidRPr="003C3342" w:rsidDel="001C3A39">
            <w:delText xml:space="preserve"> is excluded).</w:delText>
          </w:r>
        </w:del>
      </w:ins>
    </w:p>
    <w:p w14:paraId="4D765488" w14:textId="77777777" w:rsidR="008F24B1" w:rsidRDefault="00C9538A" w:rsidP="00C9538A">
      <w:pPr>
        <w:rPr>
          <w:ins w:id="191" w:author="Dr Elizabeth Wenk" w:date="2016-09-06T15:15:00Z"/>
        </w:rPr>
      </w:pPr>
      <w:del w:id="192" w:author="Dr Elizabeth Wenk" w:date="2016-09-06T15:15:00Z">
        <w:r w:rsidDel="008F24B1">
          <w:delText xml:space="preserve">, </w:delText>
        </w:r>
      </w:del>
    </w:p>
    <w:p w14:paraId="7BDA7B3F" w14:textId="4F95C145" w:rsidR="00C9538A" w:rsidRDefault="00C9538A" w:rsidP="00C9538A">
      <w:r>
        <w:t xml:space="preserve">attributed to </w:t>
      </w:r>
      <w:r w:rsidRPr="003C3342">
        <w:t>attract</w:t>
      </w:r>
      <w:r>
        <w:t>ing</w:t>
      </w:r>
      <w:r w:rsidRPr="003C3342">
        <w:t xml:space="preserve"> the animal dispersers and protect</w:t>
      </w:r>
      <w:r>
        <w:t>ing</w:t>
      </w:r>
      <w:r w:rsidRPr="003C3342">
        <w:t xml:space="preserve"> their seeds during dispersal </w:t>
      </w:r>
      <w:r w:rsidRPr="003C3342">
        <w:fldChar w:fldCharType="begin"/>
      </w:r>
      <w:r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634FCB">
        <w:t>(Lord &amp; Westoby 2006, 2012)</w:t>
      </w:r>
      <w:r w:rsidRPr="003C3342">
        <w:fldChar w:fldCharType="end"/>
      </w:r>
      <w:r w:rsidRPr="003C3342">
        <w:t xml:space="preserve">. This is in agreement with a strong correlation between seed size and biotic dispersal agents both in the fossil record </w:t>
      </w:r>
      <w:r w:rsidRPr="003C3342">
        <w:fldChar w:fldCharType="begin"/>
      </w:r>
      <w:r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Pr="00634FCB">
        <w:rPr>
          <w:rFonts w:ascii="Adobe Caslon Pro" w:hAnsi="Adobe Caslon Pro" w:cs="Adobe Caslon Pro"/>
        </w:rPr>
        <w:instrText>‐</w:instrText>
      </w:r>
      <w:r w:rsidRPr="003C3342">
        <w:instrText>form hypothesis, which suggests that large seeds and biotic dispersal evolved as coadapted traits along with evolution of large plant life</w:instrText>
      </w:r>
      <w:r w:rsidRPr="00634FCB">
        <w:rPr>
          <w:rFonts w:ascii="Adobe Caslon Pro" w:hAnsi="Adobe Caslon Pro" w:cs="Adobe Caslon Pro"/>
        </w:rPr>
        <w:instrText>‐</w:instrText>
      </w:r>
      <w:r w:rsidRPr="003C3342">
        <w:instrText>forms. The hypotheses are complementary rather than mutually exclusive. Evidence suggest that changes in vegetation structure (open vs. closed) are probably a primary driving mechanism of seed size and dispersal evolution, but life</w:instrText>
      </w:r>
      <w:r w:rsidRPr="00634FCB">
        <w:rPr>
          <w:rFonts w:ascii="Adobe Caslon Pro" w:hAnsi="Adobe Caslon Pro" w:cs="Adobe Caslon Pro"/>
        </w:rPr>
        <w:instrText>‐</w:instrText>
      </w:r>
      <w:r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3C3342">
        <w:fldChar w:fldCharType="separate"/>
      </w:r>
      <w:r w:rsidRPr="00634FCB">
        <w:t xml:space="preserve">(Moles </w:t>
      </w:r>
      <w:r w:rsidRPr="00634FCB">
        <w:rPr>
          <w:i/>
          <w:iCs/>
        </w:rPr>
        <w:t>et al.</w:t>
      </w:r>
      <w:r w:rsidRPr="00634FCB">
        <w:t xml:space="preserve"> 2005; Eriksson 2008)</w:t>
      </w:r>
      <w:r w:rsidRPr="003C3342">
        <w:fldChar w:fldCharType="end"/>
      </w:r>
      <w:r w:rsidRPr="003C3342">
        <w:t xml:space="preserve"> and modern floras </w:t>
      </w:r>
      <w:r w:rsidRPr="003C3342">
        <w:fldChar w:fldCharType="begin"/>
      </w:r>
      <w:r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Pr="003C3342">
        <w:fldChar w:fldCharType="separate"/>
      </w:r>
      <w:r w:rsidRPr="00634FCB">
        <w:t xml:space="preserve">(Hughes </w:t>
      </w:r>
      <w:r w:rsidRPr="00634FCB">
        <w:rPr>
          <w:i/>
          <w:iCs/>
        </w:rPr>
        <w:t>et al.</w:t>
      </w:r>
      <w:r w:rsidRPr="00634FCB">
        <w:t xml:space="preserve"> 1994)</w:t>
      </w:r>
      <w:r w:rsidRPr="003C3342">
        <w:fldChar w:fldCharType="end"/>
      </w:r>
      <w:r w:rsidRPr="003C3342">
        <w:t xml:space="preserve">. Worldwide, there is an observed decrease in seed set with increasing seed size </w:t>
      </w:r>
      <w:r w:rsidRPr="003C3342">
        <w:fldChar w:fldCharType="begin"/>
      </w:r>
      <w:r w:rsidRPr="003C3342">
        <w: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634FCB">
        <w:t>(Moles &amp; Westoby 2006)</w:t>
      </w:r>
      <w:r w:rsidRPr="003C3342">
        <w:fldChar w:fldCharType="end"/>
      </w:r>
      <w:r w:rsidRPr="003C3342">
        <w:t xml:space="preserve">. </w:t>
      </w:r>
    </w:p>
    <w:p w14:paraId="425E98E8" w14:textId="79C2B9E2" w:rsidR="00C9538A" w:rsidRPr="00C9538A" w:rsidRDefault="00B40B7A" w:rsidP="00C9538A">
      <w:ins w:id="193" w:author="Dr Elizabeth Wenk " w:date="2016-09-09T13:51:00Z">
        <w:r>
          <w:t xml:space="preserve">While </w:t>
        </w:r>
      </w:ins>
      <w:ins w:id="194" w:author="Dr Elizabeth Wenk " w:date="2016-09-09T13:53:00Z">
        <w:r w:rsidR="005E14BF">
          <w:t>seed</w:t>
        </w:r>
        <w:r w:rsidR="005E14BF">
          <w:t xml:space="preserve"> </w:t>
        </w:r>
        <w:r w:rsidR="005E14BF">
          <w:t xml:space="preserve">size, </w:t>
        </w:r>
      </w:ins>
      <w:ins w:id="195" w:author="Dr Elizabeth Wenk " w:date="2016-09-09T13:51:00Z">
        <w:r>
          <w:t xml:space="preserve">seedset, and the relative investment in pollen attraction versus provisioning costs </w:t>
        </w:r>
      </w:ins>
      <w:ins w:id="196" w:author="Dr Elizabeth Wenk " w:date="2016-09-09T13:52:00Z">
        <w:r w:rsidR="005E14BF">
          <w:t>are strongly correlated, neither total accessory costs nor failed tissue costs are correlated with seed size.</w:t>
        </w:r>
      </w:ins>
      <w:ins w:id="197" w:author="Dr Elizabeth Wenk " w:date="2016-09-09T13:53:00Z">
        <w:r w:rsidR="005E14BF">
          <w:t xml:space="preserve"> </w:t>
        </w:r>
      </w:ins>
      <w:bookmarkStart w:id="198" w:name="_GoBack"/>
      <w:bookmarkEnd w:id="198"/>
    </w:p>
    <w:p w14:paraId="2BC66093" w14:textId="1E0E7A75" w:rsidR="0028648A" w:rsidRPr="003C3342" w:rsidRDefault="000D210B" w:rsidP="003C3342">
      <w:r w:rsidRPr="003C3342">
        <w:t xml:space="preserve">Since direct investment in </w:t>
      </w:r>
      <w:r w:rsidR="001D6B58" w:rsidRPr="003C3342">
        <w:t xml:space="preserve">seed dry mass </w:t>
      </w:r>
      <w:r w:rsidRPr="003C3342">
        <w:t xml:space="preserve">represents a modest component of total reproductive investment, </w:t>
      </w:r>
      <w:r w:rsidR="003A5E17" w:rsidRPr="003C3342">
        <w:t xml:space="preserve">shifts in </w:t>
      </w:r>
      <w:r w:rsidR="00C1372B" w:rsidRPr="003C3342">
        <w:t xml:space="preserve">the relative allocation of energy to seeds versus accessory tissues with seed size </w:t>
      </w:r>
      <w:r w:rsidR="00AC35C9" w:rsidRPr="003C3342">
        <w:t xml:space="preserve">would be </w:t>
      </w:r>
      <w:r w:rsidR="003A5E17" w:rsidRPr="003C3342">
        <w:t xml:space="preserve">a potentially </w:t>
      </w:r>
      <w:r w:rsidR="00AC35C9" w:rsidRPr="003C3342">
        <w:t>important trade-off</w:t>
      </w:r>
      <w:r w:rsidR="007E75D9" w:rsidRPr="003C3342">
        <w:t xml:space="preserve"> across species</w:t>
      </w:r>
      <w:r w:rsidR="00AC35C9" w:rsidRPr="003C3342">
        <w:t>. However, c</w:t>
      </w:r>
      <w:r w:rsidR="00C1372B" w:rsidRPr="003C3342">
        <w:t xml:space="preserve">onfirming </w:t>
      </w:r>
      <w:r w:rsidRPr="003C3342">
        <w:t xml:space="preserve">the results of previous studies </w:t>
      </w:r>
      <w:r w:rsidRPr="003C3342">
        <w:fldChar w:fldCharType="begin"/>
      </w:r>
      <w:r w:rsidRPr="003C334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7444C4">
        <w:t xml:space="preserve">(Henery &amp; Westoby 2001; Moles </w:t>
      </w:r>
      <w:r w:rsidRPr="007444C4">
        <w:rPr>
          <w:i/>
          <w:iCs/>
        </w:rPr>
        <w:t>et al.</w:t>
      </w:r>
      <w:r w:rsidRPr="007444C4">
        <w:t xml:space="preserve"> 2003; Lord &amp; Westoby 2006, 2012; Chen </w:t>
      </w:r>
      <w:r w:rsidRPr="007444C4">
        <w:rPr>
          <w:i/>
          <w:iCs/>
        </w:rPr>
        <w:t>et al.</w:t>
      </w:r>
      <w:r w:rsidRPr="007444C4">
        <w:t xml:space="preserve"> 2010)</w:t>
      </w:r>
      <w:r w:rsidRPr="003C3342">
        <w:fldChar w:fldCharType="end"/>
      </w:r>
      <w:r w:rsidR="00C1372B" w:rsidRPr="003C3342">
        <w:t>, accessory costs increas</w:t>
      </w:r>
      <w:r w:rsidR="00AC35C9" w:rsidRPr="003C3342">
        <w:t>e</w:t>
      </w:r>
      <w:r w:rsidR="001D6B58" w:rsidRPr="003C3342">
        <w:t>d</w:t>
      </w:r>
      <w:r w:rsidR="00AC35C9" w:rsidRPr="003C3342">
        <w:t xml:space="preserve"> isometrically with seed size </w:t>
      </w:r>
      <w:r w:rsidR="00C1372B" w:rsidRPr="003C3342">
        <w:t>(</w:t>
      </w:r>
      <w:r w:rsidR="00115F3A" w:rsidRPr="003C3342">
        <w:t xml:space="preserve">Figure </w:t>
      </w:r>
      <w:r w:rsidR="00407792">
        <w:t>2</w:t>
      </w:r>
      <w:r w:rsidR="00C1372B" w:rsidRPr="003C3342">
        <w:t xml:space="preserve">, Table </w:t>
      </w:r>
      <w:r w:rsidR="003F6B29">
        <w:t>2</w:t>
      </w:r>
      <w:r w:rsidR="00C1372B" w:rsidRPr="003C3342">
        <w:t>)</w:t>
      </w:r>
      <w:r w:rsidR="007E75D9" w:rsidRPr="003C3342">
        <w:t xml:space="preserve">. That is, the </w:t>
      </w:r>
      <w:r w:rsidR="00C1372B" w:rsidRPr="003C3342">
        <w:t xml:space="preserve">relative investment in seeds versus accessory costs </w:t>
      </w:r>
      <w:r w:rsidR="001D6B58" w:rsidRPr="003C3342">
        <w:t xml:space="preserve">did </w:t>
      </w:r>
      <w:r w:rsidR="00C1372B" w:rsidRPr="003C3342">
        <w:t>not shift with seed size</w:t>
      </w:r>
      <w:r w:rsidR="0028648A" w:rsidRPr="003C3342">
        <w:t xml:space="preserve"> and </w:t>
      </w:r>
      <w:r w:rsidR="001D6B58" w:rsidRPr="003C3342">
        <w:t xml:space="preserve">did </w:t>
      </w:r>
      <w:r w:rsidR="0028648A" w:rsidRPr="003C3342">
        <w:t>not represent a variable that differentiates species from one another</w:t>
      </w:r>
      <w:r w:rsidR="00C1372B" w:rsidRPr="003C3342">
        <w:t xml:space="preserve">. </w:t>
      </w:r>
      <w:r w:rsidR="0028648A" w:rsidRPr="003C3342">
        <w:t xml:space="preserve"> </w:t>
      </w:r>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7444C4">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8D27A1">
        <w:t xml:space="preserve"> uncorrelated with seed size</w:t>
      </w:r>
      <w:r w:rsidR="00A636AB" w:rsidRPr="003C3342">
        <w:t xml:space="preserve">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7444C4">
        <w:rPr>
          <w:rFonts w:ascii="Adobe Caslon Pro" w:hAnsi="Adobe Caslon Pro" w:cs="Adobe Caslon Pro"/>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7444C4">
        <w:rPr>
          <w:rFonts w:ascii="Adobe Caslon Pro" w:hAnsi="Adobe Caslon Pro" w:cs="Adobe Caslon Pro"/>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7444C4">
        <w:rPr>
          <w:rFonts w:ascii="Adobe Caslon Pro" w:hAnsi="Adobe Caslon Pro" w:cs="Adobe Caslon Pro"/>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7444C4">
        <w:rPr>
          <w:rFonts w:ascii="Adobe Caslon Pro" w:hAnsi="Adobe Caslon Pro" w:cs="Adobe Caslon Pro"/>
        </w:rPr>
        <w:instrText>‐</w:instrText>
      </w:r>
      <w:r w:rsidR="00A87B93" w:rsidRPr="003C3342">
        <w:instrText>offspring harvest cost is smaller. Second, at the optimum, organisms balance multiple fitness</w:instrText>
      </w:r>
      <w:r w:rsidR="00A87B93" w:rsidRPr="007444C4">
        <w:rPr>
          <w:rFonts w:ascii="Adobe Caslon Pro" w:hAnsi="Adobe Caslon Pro" w:cs="Adobe Caslon Pro"/>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7444C4">
        <w:instrText>׳</w:instrText>
      </w:r>
      <w:r w:rsidR="00A87B93" w:rsidRPr="003C3342">
        <w:instrText xml:space="preserve"> strategies during transitions between favourable and unfavourable seasons. One of the model</w:instrText>
      </w:r>
      <w:r w:rsidR="00A87B93" w:rsidRPr="007444C4">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7444C4">
        <w:t xml:space="preserve">(Rosenheim </w:t>
      </w:r>
      <w:r w:rsidR="00A87B93" w:rsidRPr="007444C4">
        <w:rPr>
          <w:i/>
          <w:iCs/>
        </w:rPr>
        <w:t>et al.</w:t>
      </w:r>
      <w:r w:rsidR="00A87B93" w:rsidRPr="007444C4">
        <w:t xml:space="preserve"> 2010; Mironchenko &amp; Kozłowski 2014)</w:t>
      </w:r>
      <w:r w:rsidR="00A636AB" w:rsidRPr="003C3342">
        <w:fldChar w:fldCharType="end"/>
      </w:r>
      <w:r w:rsidR="00A636AB" w:rsidRPr="003C3342">
        <w:t>.</w:t>
      </w:r>
    </w:p>
    <w:p w14:paraId="2DC881A7" w14:textId="5C367AF9" w:rsidR="00C2618D" w:rsidRPr="003C3342" w:rsidRDefault="001C4FCB" w:rsidP="003C3342">
      <w:r w:rsidRPr="003C3342">
        <w:lastRenderedPageBreak/>
        <w:t>D</w:t>
      </w:r>
      <w:r w:rsidR="004634D9" w:rsidRPr="003C3342">
        <w:t xml:space="preserve">ividing </w:t>
      </w:r>
      <w:r w:rsidR="00A636AB" w:rsidRPr="003C3342">
        <w:t>t</w:t>
      </w:r>
      <w:r w:rsidR="00AC35C9" w:rsidRPr="003C3342">
        <w:t>otal</w:t>
      </w:r>
      <w:r w:rsidR="0028648A" w:rsidRPr="003C3342">
        <w:t xml:space="preserve"> accessory costs </w:t>
      </w:r>
      <w:r w:rsidR="004634D9" w:rsidRPr="003C3342">
        <w:t xml:space="preserve">into the </w:t>
      </w:r>
      <w:r w:rsidR="00A636AB" w:rsidRPr="003C3342">
        <w:t xml:space="preserve">specific </w:t>
      </w:r>
      <w:r w:rsidR="005517F7" w:rsidRPr="003C3342">
        <w:t>accessory tissue</w:t>
      </w:r>
      <w:r w:rsidR="004634D9" w:rsidRPr="003C3342">
        <w:t xml:space="preserve"> types outlined in Figure 1</w:t>
      </w:r>
      <w:r w:rsidR="00AC35C9" w:rsidRPr="003C3342">
        <w:t>,</w:t>
      </w:r>
      <w:r w:rsidR="005517F7" w:rsidRPr="003C3342">
        <w:t xml:space="preserve"> </w:t>
      </w:r>
      <w:r w:rsidR="004634D9" w:rsidRPr="003C3342">
        <w:t xml:space="preserve">allowed us to </w:t>
      </w:r>
      <w:r w:rsidR="00A636AB" w:rsidRPr="003C3342">
        <w:t xml:space="preserve">test for the existence of </w:t>
      </w:r>
      <w:r w:rsidR="005A6B03" w:rsidRPr="003C3342">
        <w:t xml:space="preserve">additional </w:t>
      </w:r>
      <w:r w:rsidR="005517F7" w:rsidRPr="003C3342">
        <w:t>trade-offs</w:t>
      </w:r>
      <w:r w:rsidR="004634D9" w:rsidRPr="003C3342">
        <w:t xml:space="preserve">, as the </w:t>
      </w:r>
      <w:r w:rsidR="00523C05" w:rsidRPr="003C3342">
        <w:t xml:space="preserve">division into these smaller energy pools </w:t>
      </w:r>
      <w:r w:rsidR="004634D9" w:rsidRPr="003C3342">
        <w:t>reflect</w:t>
      </w:r>
      <w:r w:rsidR="001D6B58" w:rsidRPr="003C3342">
        <w:t>s</w:t>
      </w:r>
      <w:r w:rsidR="004634D9" w:rsidRPr="003C3342">
        <w:t xml:space="preserve"> further branch-points in plant energy allocation</w:t>
      </w:r>
      <w:r w:rsidR="005517F7" w:rsidRPr="003C3342">
        <w:t xml:space="preserve">. </w:t>
      </w:r>
      <w:r w:rsidR="00372B31" w:rsidRPr="003C3342">
        <w:t>For instance,</w:t>
      </w:r>
      <w:r w:rsidR="0068650F" w:rsidRPr="003C3342">
        <w:t xml:space="preserve"> r</w:t>
      </w:r>
      <w:r w:rsidR="005517F7" w:rsidRPr="003C3342">
        <w:t xml:space="preserve">elative investment in pre- versus post-pollination accessory cost components predicts where a plant lies along the pollen-limitation to resource-limitation spectrum </w:t>
      </w:r>
      <w:r w:rsidR="005517F7" w:rsidRPr="003C3342">
        <w:fldChar w:fldCharType="begin"/>
      </w:r>
      <w:r w:rsidR="005517F7" w:rsidRPr="003C3342">
        <w:instrText xml:space="preserve"> ADDIN ZOTERO_ITEM CSL_CITATION {"citationID":"hdjJGEsj","properties":{"formattedCitation":"{\\rtf (Haig &amp; Westoby 1988; Burd 2008; Rosenheim {\\i{}et al.} 2014, 2016)}","plainCitation":"(Haig &amp; Westoby 1988; Burd 2008; Rosenheim et al. 2014, 201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797,"uris":["http://zotero.org/users/503753/items/NXNQGRR6"],"uri":["http://zotero.org/users/503753/items/NXNQGRR6"],"itemData":{"id":797,"type":"article-journal","title":"The Haig</w:instrText>
      </w:r>
      <w:r w:rsidR="005517F7" w:rsidRPr="007444C4">
        <w:rPr>
          <w:rFonts w:ascii="Adobe Caslon Pro" w:hAnsi="Adobe Caslon Pro" w:cs="Adobe Caslon Pro"/>
        </w:rPr>
        <w:instrText>‐</w:instrText>
      </w:r>
      <w:r w:rsidR="005517F7" w:rsidRPr="003C3342">
        <w:instrText>Westoby model revisited.","container-title":"The American Naturalist","page":"400-404","volume":"171","issue":"3","source":"JSTOR","abstract":"Abstract: The Haig</w:instrText>
      </w:r>
      <w:r w:rsidR="005517F7" w:rsidRPr="007444C4">
        <w:rPr>
          <w:rFonts w:ascii="Adobe Caslon Pro" w:hAnsi="Adobe Caslon Pro" w:cs="Adobe Caslon Pro"/>
        </w:rPr>
        <w:instrText>‐</w:instrText>
      </w:r>
      <w:r w:rsidR="005517F7"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517F7" w:rsidRPr="007444C4">
        <w:rPr>
          <w:rFonts w:ascii="Adobe Caslon Pro" w:hAnsi="Adobe Caslon Pro" w:cs="Adobe Caslon Pro"/>
        </w:rPr>
        <w:instrText>‐</w:instrText>
      </w:r>
      <w:r w:rsidR="005517F7"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517F7" w:rsidRPr="007444C4">
        <w:rPr>
          <w:rFonts w:ascii="Adobe Caslon Pro" w:hAnsi="Adobe Caslon Pro" w:cs="Adobe Caslon Pro"/>
        </w:rPr>
        <w:instrText>‐</w:instrText>
      </w:r>
      <w:r w:rsidR="005517F7"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517F7" w:rsidRPr="007444C4">
        <w:rPr>
          <w:rFonts w:ascii="Adobe Caslon Pro" w:hAnsi="Adobe Caslon Pro" w:cs="Adobe Caslon Pro"/>
        </w:rPr>
        <w:instrText>‐</w:instrText>
      </w:r>
      <w:r w:rsidR="005517F7"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5517F7" w:rsidRPr="003C3342">
        <w:fldChar w:fldCharType="separate"/>
      </w:r>
      <w:r w:rsidR="005517F7" w:rsidRPr="007444C4">
        <w:t xml:space="preserve">(Haig &amp; Westoby 1988; Burd 2008; Rosenheim </w:t>
      </w:r>
      <w:r w:rsidR="005517F7" w:rsidRPr="007444C4">
        <w:rPr>
          <w:i/>
          <w:iCs/>
        </w:rPr>
        <w:t>et al.</w:t>
      </w:r>
      <w:r w:rsidR="005517F7" w:rsidRPr="007444C4">
        <w:t xml:space="preserve"> 2014, 2016)</w:t>
      </w:r>
      <w:r w:rsidR="005517F7" w:rsidRPr="003C3342">
        <w:fldChar w:fldCharType="end"/>
      </w:r>
      <w:r w:rsidR="0068650F" w:rsidRPr="003C3342">
        <w:t xml:space="preserve"> and we hypothesize</w:t>
      </w:r>
      <w:r w:rsidR="00467A71" w:rsidRPr="003C3342">
        <w:t>d</w:t>
      </w:r>
      <w:r w:rsidR="0068650F" w:rsidRPr="003C3342">
        <w:t xml:space="preserve"> this </w:t>
      </w:r>
      <w:r w:rsidR="00467A71" w:rsidRPr="003C3342">
        <w:t xml:space="preserve">would </w:t>
      </w:r>
      <w:r w:rsidR="0068650F" w:rsidRPr="003C3342">
        <w:t>also be correlated with seed size and seedset</w:t>
      </w:r>
      <w:r w:rsidRPr="003C3342">
        <w:t xml:space="preserve">. </w:t>
      </w:r>
      <w:r w:rsidR="00467A71" w:rsidRPr="003C3342">
        <w:t xml:space="preserve">To </w:t>
      </w:r>
      <w:r w:rsidR="0068650F" w:rsidRPr="003C3342">
        <w:t xml:space="preserve">determine if </w:t>
      </w:r>
      <w:r w:rsidR="00B57E8E" w:rsidRPr="003C3342">
        <w:t xml:space="preserve">the three </w:t>
      </w:r>
      <w:r w:rsidR="0068650F" w:rsidRPr="003C3342">
        <w:t xml:space="preserve">accessory tissue pools identified in Figure 1 shifted </w:t>
      </w:r>
      <w:r w:rsidRPr="003C3342">
        <w:t>across species</w:t>
      </w:r>
      <w:r w:rsidR="0068650F" w:rsidRPr="003C3342">
        <w:t xml:space="preserve">, we regressed each against seed size. </w:t>
      </w:r>
      <w:r w:rsidR="00467A71" w:rsidRPr="003C3342">
        <w:t>The results show that l</w:t>
      </w:r>
      <w:r w:rsidR="00432532" w:rsidRPr="003C3342">
        <w:t>arger-seeded species invest</w:t>
      </w:r>
      <w:r w:rsidR="001D6B58" w:rsidRPr="003C3342">
        <w:t>ed</w:t>
      </w:r>
      <w:r w:rsidR="00432532" w:rsidRPr="003C3342">
        <w:t xml:space="preserve"> disproportionately in </w:t>
      </w:r>
      <w:r w:rsidR="009D5583">
        <w:t>seed provisioning</w:t>
      </w:r>
      <w:r w:rsidR="00432532" w:rsidRPr="003C3342">
        <w:t xml:space="preserve"> (Table </w:t>
      </w:r>
      <w:r w:rsidR="003F6B29">
        <w:t>2</w:t>
      </w:r>
      <w:r w:rsidR="00432532" w:rsidRPr="003C3342">
        <w:t xml:space="preserve">, </w:t>
      </w:r>
      <w:r w:rsidR="00115F3A" w:rsidRPr="003C3342">
        <w:t xml:space="preserve">Figure </w:t>
      </w:r>
      <w:r w:rsidR="00407792">
        <w:t>2</w:t>
      </w:r>
      <w:r w:rsidR="00432532" w:rsidRPr="003C3342">
        <w:t>), in agreement with Lord &amp; Westoby’s results (2006, 2012</w:t>
      </w:r>
      <w:r w:rsidR="00BA0BF7" w:rsidRPr="003C3342">
        <w:t xml:space="preserve">, but see Chen </w:t>
      </w:r>
      <w:r w:rsidR="00BA0BF7" w:rsidRPr="003C3342">
        <w:rPr>
          <w:i/>
        </w:rPr>
        <w:t>et al.</w:t>
      </w:r>
      <w:r w:rsidR="00BA0BF7" w:rsidRPr="003C3342">
        <w:t xml:space="preserve"> 2010</w:t>
      </w:r>
      <w:r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7444C4">
        <w:rPr>
          <w:rFonts w:ascii="Adobe Caslon Pro" w:hAnsi="Adobe Caslon Pro" w:cs="Adobe Caslon Pro"/>
        </w:rPr>
        <w:instrText>‐</w:instrText>
      </w:r>
      <w:r w:rsidR="00015AEA" w:rsidRPr="003C3342">
        <w:instrText>form hypothesis, which suggests that large seeds and biotic dispersal evolved as coadapted traits along with evolution of large plant life</w:instrText>
      </w:r>
      <w:r w:rsidR="00015AEA" w:rsidRPr="007444C4">
        <w:rPr>
          <w:rFonts w:ascii="Adobe Caslon Pro" w:hAnsi="Adobe Caslon Pro" w:cs="Adobe Caslon Pro"/>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7444C4">
        <w:rPr>
          <w:rFonts w:ascii="Adobe Caslon Pro" w:hAnsi="Adobe Caslon Pro" w:cs="Adobe Caslon Pro"/>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7444C4">
        <w:t xml:space="preserve">(Hughes </w:t>
      </w:r>
      <w:r w:rsidR="00432532" w:rsidRPr="007444C4">
        <w:rPr>
          <w:i/>
          <w:iCs/>
        </w:rPr>
        <w:t>et al.</w:t>
      </w:r>
      <w:r w:rsidR="00432532" w:rsidRPr="007444C4">
        <w:t xml:space="preserve"> 1994; Moles </w:t>
      </w:r>
      <w:r w:rsidR="00432532" w:rsidRPr="007444C4">
        <w:rPr>
          <w:i/>
          <w:iCs/>
        </w:rPr>
        <w:t>et al.</w:t>
      </w:r>
      <w:r w:rsidR="00432532" w:rsidRPr="007444C4">
        <w:t xml:space="preserve"> 2005; Eriksson 2008)</w:t>
      </w:r>
      <w:r w:rsidR="00432532" w:rsidRPr="003C3342">
        <w:fldChar w:fldCharType="end"/>
      </w:r>
      <w:r w:rsidR="00432532" w:rsidRPr="003C3342">
        <w:t xml:space="preserve">. </w:t>
      </w:r>
    </w:p>
    <w:p w14:paraId="76C02234" w14:textId="3977E4D0" w:rsidR="00700857" w:rsidRPr="003C3342" w:rsidRDefault="0028648A" w:rsidP="003C3342">
      <w:r w:rsidRPr="003C3342">
        <w:t>P</w:t>
      </w:r>
      <w:r w:rsidR="00432532" w:rsidRPr="003C3342">
        <w:t xml:space="preserve">revious studies </w:t>
      </w:r>
      <w:r w:rsidRPr="003C3342">
        <w:fldChar w:fldCharType="begin"/>
      </w:r>
      <w:r w:rsidRPr="003C3342">
        <w:instrText xml:space="preserve"> ADDIN ZOTERO_ITEM CSL_CITATION {"citationID":"2psi8fd12r","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7444C4">
        <w:t>(Lord &amp; Westoby 2006, 2012)</w:t>
      </w:r>
      <w:r w:rsidRPr="003C3342">
        <w:fldChar w:fldCharType="end"/>
      </w:r>
      <w:r w:rsidRPr="003C3342">
        <w:t xml:space="preserve"> </w:t>
      </w:r>
      <w:r w:rsidR="00432532" w:rsidRPr="003C3342">
        <w:t xml:space="preserve">defined a single pool of </w:t>
      </w:r>
      <w:r w:rsidR="001D5CE8">
        <w:t>pollen-attraction</w:t>
      </w:r>
      <w:r w:rsidR="00432532" w:rsidRPr="003C3342">
        <w:t xml:space="preserve"> tissues</w:t>
      </w:r>
      <w:r w:rsidRPr="003C3342">
        <w:t xml:space="preserve"> and </w:t>
      </w:r>
      <w:r w:rsidR="0068650F" w:rsidRPr="003C3342">
        <w:t xml:space="preserve">found </w:t>
      </w:r>
      <w:r w:rsidRPr="003C3342">
        <w:t xml:space="preserve">that total </w:t>
      </w:r>
      <w:r w:rsidR="001D5CE8">
        <w:t>pollen-attraction</w:t>
      </w:r>
      <w:r w:rsidRPr="003C3342">
        <w:t xml:space="preserve"> costs scale isometrically with seed size. W</w:t>
      </w:r>
      <w:r w:rsidR="00432532" w:rsidRPr="003C3342">
        <w:t xml:space="preserve">e </w:t>
      </w:r>
      <w:r w:rsidRPr="003C3342">
        <w:t xml:space="preserve">instead </w:t>
      </w:r>
      <w:r w:rsidR="00432532" w:rsidRPr="003C3342">
        <w:t xml:space="preserve">divided these tissues into those associated with seeds that matured (required </w:t>
      </w:r>
      <w:r w:rsidR="001D5CE8">
        <w:t>pollen-attraction</w:t>
      </w:r>
      <w:r w:rsidR="00432532" w:rsidRPr="003C3342">
        <w:t xml:space="preserve"> tissues, a component of total seedcosts) versus the costs of failed buds and flowers (failed </w:t>
      </w:r>
      <w:r w:rsidR="001D5CE8">
        <w:t>pollen-attraction</w:t>
      </w:r>
      <w:r w:rsidR="00467A71" w:rsidRPr="003C3342">
        <w:t xml:space="preserve"> </w:t>
      </w:r>
      <w:r w:rsidR="00432532" w:rsidRPr="003C3342">
        <w:t xml:space="preserve">tissues). This allowed us to show that the cost of failed buds and flowers scaled isometrically with seed size, while required </w:t>
      </w:r>
      <w:r w:rsidR="001D5CE8">
        <w:t>pollen-attraction</w:t>
      </w:r>
      <w:r w:rsidR="00432532" w:rsidRPr="003C3342">
        <w:t xml:space="preserve"> costs scaled with a slope significantly &lt;1 (Table </w:t>
      </w:r>
      <w:r w:rsidR="003F6B29">
        <w:t>2</w:t>
      </w:r>
      <w:r w:rsidR="00432532" w:rsidRPr="003C3342">
        <w:t xml:space="preserve">, </w:t>
      </w:r>
      <w:r w:rsidR="00115F3A" w:rsidRPr="003C3342">
        <w:t xml:space="preserve">Figure </w:t>
      </w:r>
      <w:r w:rsidR="00407792">
        <w:t>2</w:t>
      </w:r>
      <w:r w:rsidR="00432532" w:rsidRPr="003C3342">
        <w:t xml:space="preserve">). </w:t>
      </w:r>
      <w:r w:rsidR="00BC0851" w:rsidRPr="003C3342">
        <w:t xml:space="preserve">Since all but one species had failed </w:t>
      </w:r>
      <w:r w:rsidR="001D5CE8">
        <w:t>pollen-attraction</w:t>
      </w:r>
      <w:r w:rsidR="00BC0851" w:rsidRPr="003C3342">
        <w:t xml:space="preserve"> costs that were at least </w:t>
      </w:r>
      <w:r w:rsidRPr="003C3342">
        <w:t xml:space="preserve">twice </w:t>
      </w:r>
      <w:r w:rsidR="00BC0851" w:rsidRPr="003C3342">
        <w:t xml:space="preserve">as large as required </w:t>
      </w:r>
      <w:r w:rsidR="001D5CE8">
        <w:t>pollen-attraction</w:t>
      </w:r>
      <w:r w:rsidR="00BC0851" w:rsidRPr="003C3342">
        <w:t xml:space="preserve"> costs and for some species </w:t>
      </w:r>
      <w:r w:rsidRPr="003C3342">
        <w:t xml:space="preserve">one hundred times </w:t>
      </w:r>
      <w:r w:rsidR="00BC0851" w:rsidRPr="003C3342">
        <w:t xml:space="preserve">as large as required </w:t>
      </w:r>
      <w:r w:rsidR="001D5CE8">
        <w:t>pollen-attraction</w:t>
      </w:r>
      <w:r w:rsidR="00BC0851" w:rsidRPr="003C3342">
        <w:t xml:space="preserve"> costs, </w:t>
      </w:r>
      <w:r w:rsidR="00467A71" w:rsidRPr="003C3342">
        <w:t xml:space="preserve">failed </w:t>
      </w:r>
      <w:r w:rsidR="00BC0851" w:rsidRPr="003C3342">
        <w:t xml:space="preserve">pre-pollen costs </w:t>
      </w:r>
      <w:r w:rsidR="00523C05" w:rsidRPr="003C3342">
        <w:t>would dominate</w:t>
      </w:r>
      <w:r w:rsidR="00467A71" w:rsidRPr="003C3342">
        <w:t xml:space="preserve"> the “all pre-pollen costs pool” </w:t>
      </w:r>
      <w:r w:rsidR="00BC0851" w:rsidRPr="003C3342">
        <w:t xml:space="preserve">and </w:t>
      </w:r>
      <w:r w:rsidR="00467A71" w:rsidRPr="003C3342">
        <w:t xml:space="preserve">the </w:t>
      </w:r>
      <w:r w:rsidR="00BC0851" w:rsidRPr="003C3342">
        <w:t xml:space="preserve">regression between all pre-pollen costs and seed size, concealing the relationship between required </w:t>
      </w:r>
      <w:r w:rsidR="001D5CE8">
        <w:t>pollen-attraction</w:t>
      </w:r>
      <w:r w:rsidR="00BC0851" w:rsidRPr="003C3342">
        <w:t xml:space="preserve"> costs and see</w:t>
      </w:r>
      <w:r w:rsidRPr="003C3342">
        <w:t>d</w:t>
      </w:r>
      <w:r w:rsidR="00BC0851" w:rsidRPr="003C3342">
        <w:t xml:space="preserve"> size</w:t>
      </w:r>
      <w:r w:rsidR="00416733" w:rsidRPr="003C3342">
        <w:t xml:space="preserve">. </w:t>
      </w:r>
      <w:r w:rsidR="00432532" w:rsidRPr="003C3342">
        <w:t>The cost of failed fruits and seeds also scaled isometrically with seed size</w:t>
      </w:r>
      <w:r w:rsidR="00523C05" w:rsidRPr="003C3342">
        <w:t xml:space="preserve"> (Table </w:t>
      </w:r>
      <w:r w:rsidR="003F6B29">
        <w:t>2</w:t>
      </w:r>
      <w:r w:rsidR="00523C05" w:rsidRPr="003C3342">
        <w:t>)</w:t>
      </w:r>
      <w:r w:rsidRPr="003C3342">
        <w:t>, but represents a much more modest energy expenditure (Table 1)</w:t>
      </w:r>
      <w:r w:rsidR="00432532" w:rsidRPr="003C3342">
        <w:t xml:space="preserve">. </w:t>
      </w:r>
    </w:p>
    <w:p w14:paraId="7430930A" w14:textId="17E4C4A3" w:rsidR="00233091" w:rsidRPr="003C3342" w:rsidRDefault="00BC0851" w:rsidP="003C3342">
      <w:r w:rsidRPr="003C3342">
        <w:lastRenderedPageBreak/>
        <w:t xml:space="preserve">This collection of results emphasizes that there is a trade-off between investment in required </w:t>
      </w:r>
      <w:r w:rsidR="001D5CE8">
        <w:t>pollen-attraction</w:t>
      </w:r>
      <w:r w:rsidRPr="003C3342">
        <w:t xml:space="preserve"> tissues and </w:t>
      </w:r>
      <w:r w:rsidR="009D5583">
        <w:t xml:space="preserve">provisioning </w:t>
      </w:r>
      <w:r w:rsidRPr="003C3342">
        <w:t>tissues</w:t>
      </w:r>
      <w:r w:rsidR="00A636AB" w:rsidRPr="003C3342">
        <w:t xml:space="preserve">, </w:t>
      </w:r>
      <w:r w:rsidR="003239B9" w:rsidRPr="003C3342">
        <w:t xml:space="preserve">similar to that </w:t>
      </w:r>
      <w:r w:rsidR="00A636AB" w:rsidRPr="003C3342">
        <w:t xml:space="preserve">proposed by </w:t>
      </w:r>
      <w:commentRangeStart w:id="199"/>
      <w:r w:rsidR="00A636AB" w:rsidRPr="003C3342">
        <w:t>Haig</w:t>
      </w:r>
      <w:commentRangeEnd w:id="199"/>
      <w:r w:rsidR="003239B9" w:rsidRPr="003C3342">
        <w:rPr>
          <w:rStyle w:val="CommentReference"/>
          <w:rFonts w:cs="Times New Roman"/>
        </w:rPr>
        <w:commentReference w:id="199"/>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200"/>
      <w:commentRangeStart w:id="201"/>
      <w:r w:rsidR="00C2618D" w:rsidRPr="003C3342">
        <w:t>(Note that, we are explicitly comparing investment just in seedcosts, while the Haig &amp; W</w:t>
      </w:r>
      <w:r w:rsidR="00BA0D72" w:rsidRPr="003C3342">
        <w:t xml:space="preserve">estoby model considers all </w:t>
      </w:r>
      <w:r w:rsidR="001D5CE8">
        <w:t>pollen-attraction</w:t>
      </w:r>
      <w:r w:rsidR="00C2618D" w:rsidRPr="003C3342">
        <w:t xml:space="preserve"> </w:t>
      </w:r>
      <w:r w:rsidR="00BA0D72" w:rsidRPr="003C3342">
        <w:t xml:space="preserve">and seed provisioning </w:t>
      </w:r>
      <w:r w:rsidR="00C2618D" w:rsidRPr="003C3342">
        <w:t>tissues.)</w:t>
      </w:r>
      <w:commentRangeEnd w:id="200"/>
      <w:r w:rsidR="002A7922" w:rsidRPr="003C3342">
        <w:rPr>
          <w:rStyle w:val="CommentReference"/>
          <w:rFonts w:cs="Times New Roman"/>
        </w:rPr>
        <w:commentReference w:id="200"/>
      </w:r>
      <w:commentRangeEnd w:id="201"/>
      <w:r w:rsidR="00AE6290">
        <w:rPr>
          <w:rStyle w:val="CommentReference"/>
        </w:rPr>
        <w:commentReference w:id="201"/>
      </w:r>
      <w:r w:rsidR="00C2618D" w:rsidRPr="003C3342">
        <w:t xml:space="preserve"> </w:t>
      </w:r>
      <w:r w:rsidR="00700857" w:rsidRPr="003C3342">
        <w:t xml:space="preserve">The less-than-isometric slope between required </w:t>
      </w:r>
      <w:r w:rsidR="001D5CE8">
        <w:t>pollen-attraction</w:t>
      </w:r>
      <w:r w:rsidR="00700857" w:rsidRPr="003C3342">
        <w:t xml:space="preserve"> tissues and seed size indicates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 xml:space="preserve">costs and seed size indicates that </w:t>
      </w:r>
      <w:r w:rsidR="009D5583">
        <w:t xml:space="preserve">provisioning </w:t>
      </w:r>
      <w:r w:rsidR="00700857" w:rsidRPr="003C3342">
        <w:t>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 xml:space="preserve"> and the current data set, species with larger seed size are observed to have lower seed set, </w:t>
      </w:r>
      <w:del w:id="202" w:author="Dr Elizabeth Wenk" w:date="2016-09-06T11:34:00Z">
        <w:r w:rsidR="00C130AB" w:rsidRPr="003C3342" w:rsidDel="009D5583">
          <w:delText xml:space="preserve">adding </w:delText>
        </w:r>
      </w:del>
      <w:del w:id="203" w:author="Dr Elizabeth Wenk" w:date="2016-09-06T11:33:00Z">
        <w:r w:rsidR="00C130AB" w:rsidRPr="003C3342" w:rsidDel="009D5583">
          <w:delText xml:space="preserve">yet another dimension </w:delText>
        </w:r>
      </w:del>
      <w:ins w:id="204" w:author="Dr Elizabeth Wenk" w:date="2016-09-06T11:35:00Z">
        <w:r w:rsidR="009D5583">
          <w:t xml:space="preserve">adding </w:t>
        </w:r>
      </w:ins>
      <w:ins w:id="205" w:author="Dr Elizabeth Wenk" w:date="2016-09-06T11:34:00Z">
        <w:r w:rsidR="009D5583">
          <w:t xml:space="preserve">an additional </w:t>
        </w:r>
      </w:ins>
      <w:ins w:id="206" w:author="Dr Elizabeth Wenk" w:date="2016-09-06T11:35:00Z">
        <w:r w:rsidR="009D5583">
          <w:t xml:space="preserve">variable that </w:t>
        </w:r>
      </w:ins>
      <w:ins w:id="207" w:author="Dr Elizabeth Wenk" w:date="2016-09-06T11:34:00Z">
        <w:r w:rsidR="009D5583">
          <w:t>correlate</w:t>
        </w:r>
      </w:ins>
      <w:ins w:id="208" w:author="Dr Elizabeth Wenk" w:date="2016-09-06T11:35:00Z">
        <w:r w:rsidR="009D5583">
          <w:t>s</w:t>
        </w:r>
      </w:ins>
      <w:ins w:id="209" w:author="Dr Elizabeth Wenk" w:date="2016-09-06T11:34:00Z">
        <w:r w:rsidR="009D5583">
          <w:t xml:space="preserve"> with </w:t>
        </w:r>
      </w:ins>
      <w:del w:id="210" w:author="Dr Elizabeth Wenk" w:date="2016-09-06T11:34:00Z">
        <w:r w:rsidR="00C130AB" w:rsidRPr="003C3342" w:rsidDel="009D5583">
          <w:delText xml:space="preserve">to </w:delText>
        </w:r>
      </w:del>
      <w:r w:rsidR="00C130AB" w:rsidRPr="003C3342">
        <w:t xml:space="preserve">the </w:t>
      </w:r>
      <w:r w:rsidR="001D5CE8">
        <w:t>pollen-attraction</w:t>
      </w:r>
      <w:r w:rsidR="00C130AB" w:rsidRPr="003C3342">
        <w:t xml:space="preserve"> vs. post-pol</w:t>
      </w:r>
      <w:r w:rsidR="00523C05" w:rsidRPr="003C3342">
        <w:t>lination</w:t>
      </w:r>
      <w:r w:rsidR="00233091" w:rsidRPr="003C3342">
        <w:t xml:space="preserve"> provisioning gradient.</w:t>
      </w:r>
    </w:p>
    <w:p w14:paraId="22572B5A" w14:textId="25AA21EA" w:rsidR="00D06D49" w:rsidRPr="003C3342" w:rsidDel="00AE6290" w:rsidRDefault="00233091" w:rsidP="00AE6290">
      <w:pPr>
        <w:rPr>
          <w:del w:id="211" w:author="Dr Elizabeth Wenk" w:date="2016-09-06T16:40:00Z"/>
        </w:rPr>
      </w:pPr>
      <w:r w:rsidRPr="003C3342">
        <w:t>Overall,</w:t>
      </w:r>
      <w:r w:rsidR="00523C05" w:rsidRPr="003C3342">
        <w:t xml:space="preserve"> </w:t>
      </w:r>
      <w:r w:rsidR="00C130AB" w:rsidRPr="003C3342">
        <w:t xml:space="preserve">larger-seeded species </w:t>
      </w:r>
      <w:r w:rsidR="00C2618D" w:rsidRPr="003C3342">
        <w:t xml:space="preserve">are </w:t>
      </w:r>
      <w:del w:id="212" w:author="Dr Elizabeth Wenk" w:date="2016-09-06T16:40:00Z">
        <w:r w:rsidR="00C2618D" w:rsidRPr="003C3342" w:rsidDel="00AE6290">
          <w:delText>parental optimists, producing</w:delText>
        </w:r>
        <w:r w:rsidR="00C130AB" w:rsidRPr="003C3342" w:rsidDel="00AE6290">
          <w:delText xml:space="preserve"> abundant cheap flowers (and ovules). Post-pollination costs are relatively greater for these species, so </w:delText>
        </w:r>
        <w:r w:rsidR="00F769A0" w:rsidRPr="003C3342" w:rsidDel="00AE6290">
          <w:delText xml:space="preserve">on average </w:delText>
        </w:r>
        <w:r w:rsidR="00C130AB" w:rsidRPr="003C3342" w:rsidDel="00AE6290">
          <w:delText>only a few of the many ovules produced will progress to become mature seeds, leading to a low seedset (</w:delText>
        </w:r>
        <w:r w:rsidR="00115F3A" w:rsidRPr="003C3342" w:rsidDel="00AE6290">
          <w:delText xml:space="preserve">Figure </w:delText>
        </w:r>
        <w:r w:rsidR="00407792" w:rsidDel="00AE6290">
          <w:delText>2</w:delText>
        </w:r>
        <w:r w:rsidR="00C130AB" w:rsidRPr="003C3342" w:rsidDel="00AE6290">
          <w:delText>). Since producing additional flowers induces a relatively low cost, these species are selected to produce sufficient flowers to minimize pollen limitation</w:delText>
        </w:r>
        <w:r w:rsidR="00523C05" w:rsidRPr="003C3342" w:rsidDel="00AE6290">
          <w:delText xml:space="preserve"> through an over-production of ovules </w:delText>
        </w:r>
        <w:r w:rsidR="00523C05" w:rsidRPr="003C3342" w:rsidDel="00AE6290">
          <w:fldChar w:fldCharType="begin"/>
        </w:r>
        <w:r w:rsidR="00523C05" w:rsidRPr="003C3342" w:rsidDel="00AE6290">
          <w:del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r w:rsidR="00523C05" w:rsidRPr="003C3342" w:rsidDel="00AE6290">
          <w:fldChar w:fldCharType="separate"/>
        </w:r>
        <w:r w:rsidR="00523C05" w:rsidRPr="007444C4" w:rsidDel="00AE6290">
          <w:delText xml:space="preserve">(Schreiber </w:delText>
        </w:r>
        <w:r w:rsidR="00523C05" w:rsidRPr="007444C4" w:rsidDel="00AE6290">
          <w:rPr>
            <w:i/>
            <w:iCs/>
          </w:rPr>
          <w:delText>et al.</w:delText>
        </w:r>
        <w:r w:rsidR="00523C05" w:rsidRPr="007444C4" w:rsidDel="00AE6290">
          <w:delText xml:space="preserve"> 2015; Rosenheim </w:delText>
        </w:r>
        <w:r w:rsidR="00523C05" w:rsidRPr="007444C4" w:rsidDel="00AE6290">
          <w:rPr>
            <w:i/>
            <w:iCs/>
          </w:rPr>
          <w:delText>et al.</w:delText>
        </w:r>
        <w:r w:rsidR="00523C05" w:rsidRPr="007444C4" w:rsidDel="00AE6290">
          <w:delText xml:space="preserve"> 2015)</w:delText>
        </w:r>
        <w:r w:rsidR="00523C05" w:rsidRPr="003C3342" w:rsidDel="00AE6290">
          <w:fldChar w:fldCharType="end"/>
        </w:r>
        <w:r w:rsidR="00C130AB" w:rsidRPr="003C3342" w:rsidDel="00AE6290">
          <w:delText xml:space="preserve">. </w:delText>
        </w:r>
        <w:r w:rsidR="00C2618D" w:rsidRPr="003C3342" w:rsidDel="00AE6290">
          <w:delText>However</w:delText>
        </w:r>
        <w:r w:rsidR="00C130AB" w:rsidRPr="003C3342" w:rsidDel="00AE6290">
          <w:delText xml:space="preserve">, </w:delText>
        </w:r>
        <w:r w:rsidR="00523C05" w:rsidRPr="003C3342" w:rsidDel="00AE6290">
          <w:delText xml:space="preserve">these species have </w:delText>
        </w:r>
        <w:r w:rsidR="00C2618D" w:rsidRPr="003C3342" w:rsidDel="00AE6290">
          <w:delText xml:space="preserve">only </w:delText>
        </w:r>
        <w:r w:rsidR="00523C05" w:rsidRPr="003C3342" w:rsidDel="00AE6290">
          <w:delText xml:space="preserve">sufficient resources to provision a modest number of seeds </w:delText>
        </w:r>
        <w:r w:rsidR="00C130AB" w:rsidRPr="003C3342" w:rsidDel="00AE6290">
          <w:delText>and will abort all but a few ovules, pollinated or un</w:delText>
        </w:r>
        <w:r w:rsidR="00F66C59" w:rsidDel="00AE6290">
          <w:delText>-</w:delText>
        </w:r>
        <w:r w:rsidR="00C130AB" w:rsidRPr="003C3342" w:rsidDel="00AE6290">
          <w:delText xml:space="preserve">pollinated. Indeed, as shown in </w:delText>
        </w:r>
        <w:r w:rsidR="00115F3A" w:rsidRPr="003C3342" w:rsidDel="00AE6290">
          <w:delText xml:space="preserve">Figure </w:delText>
        </w:r>
        <w:r w:rsidR="00407792" w:rsidDel="00AE6290">
          <w:delText>2</w:delText>
        </w:r>
        <w:r w:rsidR="00C130AB" w:rsidRPr="003C3342" w:rsidDel="00AE6290">
          <w:delText xml:space="preserve">, the large-seeded species that make cheap flowers, make disproportionately many flowers: the slope of the regression between bud count (scaled to plant size) and seed size is shallower than -1, while the regression between seed count and seed size is indistinguishable from -1. Their seed production, indicating their fitness, scales isometrically to their seed size, while flower production, an intermediate step, does not. The final investment in seeds then matches theoretical expectations – species either make many small seeds or proportionally fewer heavier ones </w:delText>
        </w:r>
        <w:r w:rsidR="00523C05" w:rsidRPr="003C3342" w:rsidDel="00AE6290">
          <w:fldChar w:fldCharType="begin"/>
        </w:r>
        <w:r w:rsidR="00523C05" w:rsidRPr="003C3342" w:rsidDel="00AE6290">
          <w:delInstrText xml:space="preserve"> ADDIN ZOTERO_ITEM CSL_CITATION {"citationID":"2onp7mmk92","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523C05" w:rsidRPr="003C3342" w:rsidDel="00AE6290">
          <w:fldChar w:fldCharType="separate"/>
        </w:r>
        <w:r w:rsidR="00523C05" w:rsidRPr="007444C4" w:rsidDel="00AE6290">
          <w:delText>(Moles &amp; Westoby 2006)</w:delText>
        </w:r>
        <w:r w:rsidR="00523C05" w:rsidRPr="003C3342" w:rsidDel="00AE6290">
          <w:fldChar w:fldCharType="end"/>
        </w:r>
        <w:r w:rsidR="00C130AB" w:rsidRPr="003C3342" w:rsidDel="00AE6290">
          <w:delText>.</w:delText>
        </w:r>
        <w:r w:rsidRPr="003C3342" w:rsidDel="00AE6290">
          <w:delText xml:space="preserve"> </w:delText>
        </w:r>
      </w:del>
    </w:p>
    <w:p w14:paraId="1A0237E8" w14:textId="0468472D" w:rsidR="005764D3" w:rsidRPr="003C3342" w:rsidRDefault="005764D3" w:rsidP="00AE6290">
      <w:commentRangeStart w:id="213"/>
      <w:del w:id="214" w:author="Dr Elizabeth Wenk" w:date="2016-09-06T16:40:00Z">
        <w:r w:rsidRPr="003C3342" w:rsidDel="00AE6290">
          <w:lastRenderedPageBreak/>
          <w:delText>Haig</w:delText>
        </w:r>
        <w:commentRangeEnd w:id="213"/>
        <w:r w:rsidR="00687D3A" w:rsidRPr="003C3342" w:rsidDel="00AE6290">
          <w:rPr>
            <w:rStyle w:val="CommentReference"/>
            <w:rFonts w:cs="Times New Roman"/>
          </w:rPr>
          <w:commentReference w:id="213"/>
        </w:r>
        <w:r w:rsidRPr="003C3342" w:rsidDel="00AE6290">
          <w:delText xml:space="preserve"> &amp; Westoby’s (1988) model has been extended to model how the trade-off curves shifts in stochastic environments  and with different levels of individual variation in pollen receipt </w:delText>
        </w:r>
        <w:r w:rsidRPr="003C3342" w:rsidDel="00AE6290">
          <w:fldChar w:fldCharType="begin"/>
        </w:r>
        <w:r w:rsidRPr="003C3342" w:rsidDel="00AE6290">
          <w:delInstrText xml:space="preserve"> ADDIN ZOTERO_ITEM CSL_CITATION {"citationID":"y1aoEylX","properties":{"formattedCitation":"{\\rtf (Burd 2008; Burd {\\i{}et al.} 2009; Rosenheim {\\i{}et al.} 2014, 2015)}","plainCitation":"(Burd 2008; Burd et al. 2009; Rosenheim et al. 2014, 2015)"},"citationItems":[{"id":797,"uris":["http://zotero.org/users/503753/items/NXNQGRR6"],"uri":["http://zotero.org/users/503753/items/NXNQGRR6"],"itemData":{"id":797,"type":"article-journal","title":"The Haig</w:delInstrText>
        </w:r>
        <w:r w:rsidRPr="007444C4" w:rsidDel="00AE6290">
          <w:rPr>
            <w:rFonts w:ascii="Cambria Math" w:hAnsi="Cambria Math" w:cs="Cambria Math"/>
          </w:rPr>
          <w:delInstrText>‐</w:delInstrText>
        </w:r>
        <w:r w:rsidRPr="003C3342" w:rsidDel="00AE6290">
          <w:delInstrText>Westoby model revisited.","container-title":"The American Naturalist","page":"400-404","volume":"171","issue":"3","source":"JSTOR","abstract":"Abstract: The Haig</w:delInstrText>
        </w:r>
        <w:r w:rsidRPr="007444C4" w:rsidDel="00AE6290">
          <w:rPr>
            <w:rFonts w:ascii="Cambria Math" w:hAnsi="Cambria Math" w:cs="Cambria Math"/>
          </w:rPr>
          <w:delInstrText>‐</w:delInstrText>
        </w:r>
        <w:r w:rsidRPr="003C3342" w:rsidDel="00AE6290">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Pr="007444C4" w:rsidDel="00AE6290">
          <w:rPr>
            <w:rFonts w:ascii="Cambria Math" w:hAnsi="Cambria Math" w:cs="Cambria Math"/>
          </w:rPr>
          <w:delInstrText>‐</w:delInstrText>
        </w:r>
        <w:r w:rsidRPr="003C3342" w:rsidDel="00AE6290">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Pr="007444C4" w:rsidDel="00AE6290">
          <w:rPr>
            <w:rFonts w:ascii="Cambria Math" w:hAnsi="Cambria Math" w:cs="Cambria Math"/>
          </w:rPr>
          <w:delInstrText>‐</w:delInstrText>
        </w:r>
        <w:r w:rsidRPr="003C3342" w:rsidDel="00AE6290">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Pr="007444C4" w:rsidDel="00AE6290">
          <w:rPr>
            <w:rFonts w:ascii="Cambria Math" w:hAnsi="Cambria Math" w:cs="Cambria Math"/>
          </w:rPr>
          <w:delInstrText>‐</w:delInstrText>
        </w:r>
        <w:r w:rsidRPr="003C3342" w:rsidDel="00AE6290">
          <w:del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r w:rsidRPr="003C3342" w:rsidDel="00AE6290">
          <w:fldChar w:fldCharType="separate"/>
        </w:r>
        <w:r w:rsidRPr="007444C4" w:rsidDel="00AE6290">
          <w:delText xml:space="preserve">(Burd 2008; Burd </w:delText>
        </w:r>
        <w:r w:rsidRPr="007444C4" w:rsidDel="00AE6290">
          <w:rPr>
            <w:i/>
            <w:iCs/>
          </w:rPr>
          <w:delText>et al.</w:delText>
        </w:r>
        <w:r w:rsidRPr="007444C4" w:rsidDel="00AE6290">
          <w:delText xml:space="preserve"> 2009; Rosenheim </w:delText>
        </w:r>
        <w:r w:rsidRPr="007444C4" w:rsidDel="00AE6290">
          <w:rPr>
            <w:i/>
            <w:iCs/>
          </w:rPr>
          <w:delText>et al.</w:delText>
        </w:r>
        <w:r w:rsidRPr="007444C4" w:rsidDel="00AE6290">
          <w:delText xml:space="preserve"> 2014, 2015)</w:delText>
        </w:r>
        <w:r w:rsidRPr="003C3342" w:rsidDel="00AE6290">
          <w:fldChar w:fldCharType="end"/>
        </w:r>
        <w:r w:rsidRPr="003C3342" w:rsidDel="00AE6290">
          <w:delText xml:space="preserve">. Among their conclusions, species in stochastic environments will </w:delText>
        </w:r>
        <w:r w:rsidR="00687D3A" w:rsidRPr="003C3342" w:rsidDel="00AE6290">
          <w:delText xml:space="preserve">generally </w:delText>
        </w:r>
        <w:r w:rsidRPr="003C3342" w:rsidDel="00AE6290">
          <w:delText xml:space="preserve">over invest in the tissue type that is relatively cheaper. For the </w:delText>
        </w:r>
        <w:r w:rsidR="00C2618D" w:rsidRPr="003C3342" w:rsidDel="00AE6290">
          <w:delText xml:space="preserve">parental optimists, </w:delText>
        </w:r>
        <w:r w:rsidRPr="003C3342" w:rsidDel="00AE6290">
          <w:delText>with less cost</w:delText>
        </w:r>
        <w:r w:rsidR="00C2618D" w:rsidRPr="003C3342" w:rsidDel="00AE6290">
          <w:delText xml:space="preserve">ly </w:delText>
        </w:r>
        <w:r w:rsidRPr="003C3342" w:rsidDel="00AE6290">
          <w:delText>pre-pollination</w:delText>
        </w:r>
      </w:del>
      <w:ins w:id="215" w:author="Dr Elizabeth Wenk" w:date="2016-08-30T15:02:00Z">
        <w:del w:id="216" w:author="Dr Elizabeth Wenk" w:date="2016-09-06T16:40:00Z">
          <w:r w:rsidR="001D5CE8" w:rsidDel="00AE6290">
            <w:delText>pollen-attraction</w:delText>
          </w:r>
        </w:del>
      </w:ins>
      <w:del w:id="217" w:author="Dr Elizabeth Wenk" w:date="2016-09-06T16:40:00Z">
        <w:r w:rsidRPr="003C3342" w:rsidDel="00AE6290">
          <w:delText xml:space="preserve"> materials, this means that an overabundance of ovules is produced – and usually aborted – but there are additional ovules that can be matured when sufficient resources are available </w:delText>
        </w:r>
        <w:r w:rsidRPr="003C3342" w:rsidDel="00AE6290">
          <w:fldChar w:fldCharType="begin"/>
        </w:r>
        <w:r w:rsidRPr="003C3342" w:rsidDel="00AE6290">
          <w:del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r w:rsidRPr="003C3342" w:rsidDel="00AE6290">
          <w:fldChar w:fldCharType="separate"/>
        </w:r>
        <w:r w:rsidRPr="007444C4" w:rsidDel="00AE6290">
          <w:delText xml:space="preserve">(Andrade </w:delText>
        </w:r>
        <w:r w:rsidRPr="007444C4" w:rsidDel="00AE6290">
          <w:rPr>
            <w:i/>
            <w:iCs/>
          </w:rPr>
          <w:delText>et al.</w:delText>
        </w:r>
        <w:r w:rsidRPr="007444C4" w:rsidDel="00AE6290">
          <w:delText xml:space="preserve"> 2005; Sadras 2007; Burd </w:delText>
        </w:r>
        <w:r w:rsidRPr="007444C4" w:rsidDel="00AE6290">
          <w:rPr>
            <w:i/>
            <w:iCs/>
          </w:rPr>
          <w:delText>et al.</w:delText>
        </w:r>
        <w:r w:rsidRPr="007444C4" w:rsidDel="00AE6290">
          <w:delText xml:space="preserve"> 2009; Schreiber </w:delText>
        </w:r>
        <w:r w:rsidRPr="007444C4" w:rsidDel="00AE6290">
          <w:rPr>
            <w:i/>
            <w:iCs/>
          </w:rPr>
          <w:delText>et al.</w:delText>
        </w:r>
        <w:r w:rsidRPr="007444C4" w:rsidDel="00AE6290">
          <w:delText xml:space="preserve"> 2015; Rosenheim </w:delText>
        </w:r>
        <w:r w:rsidRPr="007444C4" w:rsidDel="00AE6290">
          <w:rPr>
            <w:i/>
            <w:iCs/>
          </w:rPr>
          <w:delText>et al.</w:delText>
        </w:r>
        <w:r w:rsidRPr="007444C4" w:rsidDel="00AE6290">
          <w:delText xml:space="preserve"> 2015)</w:delText>
        </w:r>
        <w:r w:rsidRPr="003C3342" w:rsidDel="00AE6290">
          <w:fldChar w:fldCharType="end"/>
        </w:r>
        <w:r w:rsidRPr="003C3342" w:rsidDel="00AE6290">
          <w:delText xml:space="preserve">. For </w:delText>
        </w:r>
        <w:r w:rsidR="0020109D" w:rsidRPr="003C3342" w:rsidDel="00AE6290">
          <w:delText>these species</w:delText>
        </w:r>
        <w:r w:rsidRPr="003C3342" w:rsidDel="00AE6290">
          <w:delText xml:space="preserve">, an additional benefit of having excess ovules pollinated is that they can be more selective in terms of pollen receipt </w:delText>
        </w:r>
        <w:r w:rsidRPr="003C3342" w:rsidDel="00AE6290">
          <w:fldChar w:fldCharType="begin"/>
        </w:r>
        <w:r w:rsidRPr="003C3342" w:rsidDel="00AE6290">
          <w:del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delInstrText>
        </w:r>
        <w:r w:rsidRPr="003C3342" w:rsidDel="00AE6290">
          <w:fldChar w:fldCharType="separate"/>
        </w:r>
        <w:r w:rsidRPr="007444C4" w:rsidDel="00AE6290">
          <w:delText>(Zimmerman &amp; Pyke 1988)</w:delText>
        </w:r>
        <w:r w:rsidRPr="003C3342" w:rsidDel="00AE6290">
          <w:fldChar w:fldCharType="end"/>
        </w:r>
        <w:r w:rsidRPr="003C3342" w:rsidDel="00AE6290">
          <w:delText xml:space="preserve">. Not only is an increase in per-flower ovule number a mechanism to reduce total accessory costs </w:delText>
        </w:r>
        <w:r w:rsidRPr="003C3342" w:rsidDel="00AE6290">
          <w:fldChar w:fldCharType="begin"/>
        </w:r>
        <w:r w:rsidRPr="003C3342" w:rsidDel="00AE6290">
          <w:delInstrText xml:space="preserve"> ADDIN ZOTERO_ITEM CSL_CITATION {"citationID":"8nfvh1lip","properties":{"formattedCitation":"(Haig &amp; Westoby 1988)","plainCitation":"(Haig &amp; Westoby 1988)"},"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schema":"https://github.com/citation-style-language/schema/raw/master/csl-citation.json"} </w:delInstrText>
        </w:r>
        <w:r w:rsidRPr="003C3342" w:rsidDel="00AE6290">
          <w:fldChar w:fldCharType="separate"/>
        </w:r>
        <w:r w:rsidRPr="007444C4" w:rsidDel="00AE6290">
          <w:delText>(Haig &amp; Westoby 1988)</w:delText>
        </w:r>
        <w:r w:rsidRPr="003C3342" w:rsidDel="00AE6290">
          <w:fldChar w:fldCharType="end"/>
        </w:r>
        <w:r w:rsidRPr="003C3342" w:rsidDel="00AE6290">
          <w:delText xml:space="preserve">, but an oversupply of ovules slightly lessens overall pollen limitation, by increasing the proportion of pollen grains that are used </w:delText>
        </w:r>
        <w:r w:rsidRPr="003C3342" w:rsidDel="00AE6290">
          <w:fldChar w:fldCharType="begin"/>
        </w:r>
        <w:r w:rsidRPr="003C3342" w:rsidDel="00AE6290">
          <w:delInstrText xml:space="preserve"> ADDIN ZOTERO_ITEM CSL_CITATION {"citationID":"1upxBpQ5","properties":{"formattedCitation":"{\\rtf (Rosenheim {\\i{}et al.} 2015, but see Burd 2008)}","plainCitation":"(Rosenheim et al. 2015, but see Burd 2008)"},"citationItems":[{"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uffix":", but see Burd 2008"}],"schema":"https://github.com/citation-style-language/schema/raw/master/csl-citation.json"} </w:delInstrText>
        </w:r>
        <w:r w:rsidRPr="003C3342" w:rsidDel="00AE6290">
          <w:fldChar w:fldCharType="separate"/>
        </w:r>
        <w:r w:rsidRPr="007444C4" w:rsidDel="00AE6290">
          <w:delText xml:space="preserve">(Rosenheim </w:delText>
        </w:r>
        <w:r w:rsidRPr="007444C4" w:rsidDel="00AE6290">
          <w:rPr>
            <w:i/>
            <w:iCs/>
          </w:rPr>
          <w:delText>et al.</w:delText>
        </w:r>
        <w:r w:rsidRPr="007444C4" w:rsidDel="00AE6290">
          <w:delText xml:space="preserve"> 2015, but see Burd 2008)</w:delText>
        </w:r>
        <w:r w:rsidRPr="003C3342" w:rsidDel="00AE6290">
          <w:fldChar w:fldCharType="end"/>
        </w:r>
        <w:r w:rsidRPr="003C3342" w:rsidDel="00AE6290">
          <w:delText>. This effect is slightly larger than the decrease in the proportion of ovules fertilized due to the increase in ovule number.</w:delText>
        </w:r>
        <w:r w:rsidR="006E26B4" w:rsidRPr="003C3342" w:rsidDel="00AE6290">
          <w:delText xml:space="preserve"> </w:delText>
        </w:r>
        <w:r w:rsidRPr="003C3342" w:rsidDel="00AE6290">
          <w:delText>Although the authors of these models have reached different conclusions regarding the frequency of pollen-limitation in natural ecosystems, they have both established that species with greater pre-pollination</w:delText>
        </w:r>
      </w:del>
      <w:ins w:id="218" w:author="Dr Elizabeth Wenk" w:date="2016-08-30T15:02:00Z">
        <w:del w:id="219" w:author="Dr Elizabeth Wenk" w:date="2016-09-06T16:40:00Z">
          <w:r w:rsidR="001D5CE8" w:rsidDel="00AE6290">
            <w:delText>pollen-attraction</w:delText>
          </w:r>
        </w:del>
      </w:ins>
      <w:del w:id="220" w:author="Dr Elizabeth Wenk" w:date="2016-09-06T16:40:00Z">
        <w:r w:rsidRPr="003C3342" w:rsidDel="00AE6290">
          <w:delText xml:space="preserve"> costs produce relatively fewer more expensive flowers and have a greater probability of being pollen-limited while species with greater post-pollination costs will display the opposite set of trait </w:delText>
        </w:r>
        <w:commentRangeStart w:id="221"/>
        <w:r w:rsidRPr="003C3342" w:rsidDel="00AE6290">
          <w:delText>values</w:delText>
        </w:r>
        <w:commentRangeEnd w:id="221"/>
        <w:r w:rsidR="0020109D" w:rsidRPr="003C3342" w:rsidDel="00AE6290">
          <w:rPr>
            <w:rStyle w:val="CommentReference"/>
            <w:rFonts w:cs="Times New Roman"/>
          </w:rPr>
          <w:commentReference w:id="221"/>
        </w:r>
        <w:r w:rsidRPr="003C3342" w:rsidDel="00AE6290">
          <w:delText xml:space="preserve">. </w:delText>
        </w:r>
      </w:del>
    </w:p>
    <w:p w14:paraId="12F0F6C1" w14:textId="5D94B578" w:rsidR="00233091" w:rsidRPr="003C3342" w:rsidDel="00F66C59" w:rsidRDefault="005764D3" w:rsidP="00BD71EC">
      <w:pPr>
        <w:rPr>
          <w:del w:id="222" w:author="Daniel Falster" w:date="2016-08-29T13:06:00Z"/>
        </w:rPr>
      </w:pPr>
      <w:r w:rsidRPr="003C3342">
        <w:t xml:space="preserve">In summary, the </w:t>
      </w:r>
      <w:r w:rsidR="00233091" w:rsidRPr="003C3342">
        <w:t xml:space="preserve">correlations </w:t>
      </w:r>
      <w:r w:rsidRPr="003C3342">
        <w:t xml:space="preserve">observed in our study </w:t>
      </w:r>
      <w:r w:rsidR="00233091" w:rsidRPr="003C3342">
        <w:t xml:space="preserve">indicate that seed size, bud production, and the magnitude of specific accessory cost components are coordinated across species. Understanding how plants allocate their pool of available reproductive energy to different accessory tissues and the seeds themselves is very relevant to understanding a plant’s energy allocation. Accessory costs constitute an enormous proportion of plant reproductive investment and plants must evolve to ensure these resources are invested to maximize their fitness. </w:t>
      </w:r>
    </w:p>
    <w:p w14:paraId="4C4AAA40" w14:textId="77777777" w:rsidR="004F6B2C" w:rsidRPr="003C3342" w:rsidRDefault="004F6B2C" w:rsidP="003C3342"/>
    <w:p w14:paraId="49C3D602" w14:textId="77777777" w:rsidR="003A0B41" w:rsidRDefault="003A0B41" w:rsidP="003C3342">
      <w:pPr>
        <w:pStyle w:val="Heading2"/>
        <w:rPr>
          <w:ins w:id="223" w:author="Dr Elizabeth Wenk" w:date="2016-09-06T14:58:00Z"/>
        </w:rPr>
      </w:pPr>
      <w:r w:rsidRPr="003C3342">
        <w:lastRenderedPageBreak/>
        <w:t>Shifts in accessory costs with plant size and age</w:t>
      </w:r>
    </w:p>
    <w:p w14:paraId="54FBFF62" w14:textId="28C9B103"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reproductive investment (RE). The theoretical literature suggests that for plants to increase their allocation to reproduction (versus growth) as they grow and age, plants must realize some compounding benefit </w:t>
      </w:r>
      <w:r w:rsidR="003A0B41" w:rsidRPr="003C3342">
        <w:fldChar w:fldCharType="begin"/>
      </w:r>
      <w:ins w:id="224" w:author="Dr Elizabeth Wenk" w:date="2016-09-06T15:59:00Z">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ins>
      <w:del w:id="225" w:author="Dr Elizabeth Wenk" w:date="2016-09-06T15:59:00Z">
        <w:r w:rsidR="00992829" w:rsidDel="003222B1">
          <w:delInstrText xml:space="preserve"> ADDIN ZOTERO_ITEM CSL_CITATION {"citationID":"tkKAngTY","properties":{"formattedCitation":"{\\rtf (Myers &amp; Doyle 1983; Sibly {\\i{}et al.} 1985; Reekie &amp; Bazzaz 1987a; Kozlowski 1992)}","plainCitation":"(Myers &amp; Doyle 1983; Sibly et al.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delInstrText>
        </w:r>
      </w:del>
      <w:r w:rsidR="003A0B41" w:rsidRPr="003C3342">
        <w:fldChar w:fldCharType="separate"/>
      </w:r>
      <w:ins w:id="226" w:author="Dr Elizabeth Wenk" w:date="2016-09-06T15:59:00Z">
        <w:r w:rsidR="003222B1" w:rsidRPr="003222B1">
          <w:rPr>
            <w:rFonts w:cs="Times New Roman"/>
          </w:rPr>
          <w:t>(Myers &amp; Doyle 1983; Sibly, Calow &amp; Nichols 1985; Reekie &amp; Bazzaz 1987a; Kozlowski 1992)</w:t>
        </w:r>
      </w:ins>
      <w:del w:id="227" w:author="Dr Elizabeth Wenk" w:date="2016-09-06T15:59:00Z">
        <w:r w:rsidR="00992829" w:rsidRPr="003222B1" w:rsidDel="003222B1">
          <w:delText>(Myers &amp; Doyle 1983; Sibly et al. 1985; Reekie &amp; Bazzaz 1987a; Kozlowski 1992)</w:delText>
        </w:r>
      </w:del>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RA 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reproductive allocation 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73D50CD"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132ECE" w:rsidRPr="003C3342">
        <w:t xml:space="preserve"> (###refs)</w:t>
      </w:r>
      <w:r w:rsidR="00DD6AD7">
        <w:t>, while d</w:t>
      </w:r>
      <w:r w:rsidRPr="003C3342">
        <w:t>emographic m</w:t>
      </w:r>
      <w:r w:rsidR="005F05B9" w:rsidRPr="003C3342">
        <w:t xml:space="preserve">odels </w:t>
      </w:r>
      <w:r w:rsidR="00DD6AD7">
        <w:t xml:space="preserve">maybe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w:t>
      </w:r>
      <w:r w:rsidR="001A0703" w:rsidRPr="003C3342">
        <w:lastRenderedPageBreak/>
        <w:t xml:space="preserve">given </w:t>
      </w:r>
      <w:r w:rsidR="00DD6AD7">
        <w:t xml:space="preserve">RE </w:t>
      </w:r>
      <w:r w:rsidR="00132ECE" w:rsidRPr="003C3342">
        <w:t>(###refs)</w:t>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made for this study 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32AFFD9D" w:rsidR="000B60EB" w:rsidRPr="003C3342" w:rsidRDefault="00BF1046" w:rsidP="007444C4">
      <w:r>
        <w:t>Total</w:t>
      </w:r>
      <w:r w:rsidR="001A0703" w:rsidRPr="003C3342">
        <w:t xml:space="preserve"> accessory costs 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 xml:space="preserve">microphylla </w:t>
      </w:r>
      <w:r w:rsidR="001A0703" w:rsidRPr="003C3342">
        <w:t xml:space="preserve">is omitted). Total plant weight </w:t>
      </w:r>
      <w:r w:rsidR="00430493" w:rsidRPr="003C3342">
        <w:t xml:space="preserve">was </w:t>
      </w:r>
      <w:r w:rsidR="001A0703" w:rsidRPr="003C3342">
        <w:t xml:space="preserve">equally 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5EC3F0AF" w:rsidR="00E76AB7" w:rsidRPr="003C3342" w:rsidRDefault="00BF1046" w:rsidP="00D46295">
      <w:commentRangeStart w:id="228"/>
      <w:r>
        <w:t>At</w:t>
      </w:r>
      <w:commentRangeEnd w:id="228"/>
      <w:r w:rsidR="00B5625C">
        <w:rPr>
          <w:rStyle w:val="CommentReference"/>
        </w:rPr>
        <w:commentReference w:id="228"/>
      </w:r>
      <w:r>
        <w:t xml:space="preserve"> the individual level, t</w:t>
      </w:r>
      <w:r w:rsidRPr="003C3342">
        <w:t xml:space="preserve">otal seed investment (seed count * seed mass) </w:t>
      </w:r>
      <w:r>
        <w:t>and fruit investment 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eight at the time of pollination”</w:t>
      </w:r>
      <w:r w:rsidR="00B5625C">
        <w:t>,</w:t>
      </w:r>
      <w:r w:rsidR="00B5625C" w:rsidRPr="003C3342">
        <w:t xml:space="preserve"> </w:t>
      </w:r>
      <w:r w:rsidR="00B5625C">
        <w:t xml:space="preserve">provided excellent estimates of total RE </w:t>
      </w:r>
      <w:r w:rsidR="003E3A57">
        <w:t>across all individuals</w:t>
      </w:r>
      <w:r w:rsidR="003E3A57" w:rsidRPr="003C3342">
        <w:t xml:space="preserv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 doing a single bud count and determining flower weight for the species is 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D46295">
        <w:t>; instead this is a measure that must be measured at the individual level for perennial species with relatively low seedset</w:t>
      </w:r>
      <w:r w:rsidR="00A32BAF" w:rsidRPr="003C3342">
        <w:t>.</w:t>
      </w:r>
    </w:p>
    <w:p w14:paraId="156D3672" w14:textId="070EF9C9" w:rsidR="00277B98" w:rsidRPr="003C3342" w:rsidRDefault="00FD6434" w:rsidP="007444C4">
      <w:r w:rsidRPr="003C3342">
        <w:lastRenderedPageBreak/>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in the population</w:t>
      </w:r>
      <w:r w:rsidR="003A0038" w:rsidRPr="003C3342">
        <w:t xml:space="preserve"> and across species</w:t>
      </w:r>
      <w:r w:rsidR="00E573B8" w:rsidRPr="003C3342">
        <w:t xml:space="preserve"> (</w:t>
      </w:r>
      <w:r w:rsidR="003E3A57">
        <w:t>###</w:t>
      </w:r>
      <w:r w:rsidR="00E573B8" w:rsidRPr="003C3342">
        <w:t>)</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w:t>
      </w:r>
      <w:r w:rsidR="006A57AA" w:rsidRPr="003C3342">
        <w:lastRenderedPageBreak/>
        <w:t xml:space="preserve">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229"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ins w:id="230" w:author="Mark Westoby" w:date="2016-08-19T18:43:00Z">
        <w:r w:rsidR="00D052D4" w:rsidRPr="003C3342">
          <w:t xml:space="preserve">to </w:t>
        </w:r>
      </w:ins>
      <w:r w:rsidR="001E1144" w:rsidRPr="003C3342">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rsidP="007444C4">
      <w:pPr>
        <w:pStyle w:val="Heading2"/>
      </w:pPr>
      <w:ins w:id="231" w:author="Daniel Falster" w:date="2016-08-29T13:06:00Z">
        <w:r>
          <w:lastRenderedPageBreak/>
          <w:t>Conclusions</w:t>
        </w:r>
      </w:ins>
    </w:p>
    <w:p w14:paraId="74E0EF1A" w14:textId="2B14B41E" w:rsidR="009216CF" w:rsidRPr="003C3342" w:rsidRDefault="005F1303" w:rsidP="009216CF">
      <w:pPr>
        <w:pStyle w:val="ListParagraph"/>
        <w:spacing w:line="340" w:lineRule="atLeast"/>
        <w:ind w:left="644"/>
        <w:rPr>
          <w:ins w:id="232" w:author="Mark Westoby" w:date="2016-04-24T19:48:00Z"/>
          <w:rFonts w:cs="Times New Roman"/>
        </w:rPr>
      </w:pPr>
      <w:ins w:id="233" w:author="Mark Westoby" w:date="2016-04-24T19:47:00Z">
        <w:r w:rsidRPr="003C3342">
          <w:rPr>
            <w:rFonts w:cs="Times New Roman"/>
          </w:rPr>
          <w:t>[ideally Discussions would end with some sort of tidy wind-up</w:t>
        </w:r>
      </w:ins>
      <w:ins w:id="234"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235" w:author="Dr Elizabeth Wenk" w:date="2016-04-28T10:40:00Z"/>
          <w:rFonts w:cs="Times New Roman"/>
        </w:rPr>
      </w:pPr>
      <w:ins w:id="236"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7444C4">
        <w:rPr>
          <w:rFonts w:cs="Times New Roman"/>
        </w:rPr>
        <w:t xml:space="preserve">(Shalom </w:t>
      </w:r>
      <w:r w:rsidR="00CB0C54" w:rsidRPr="007444C4">
        <w:rPr>
          <w:rFonts w:cs="Times New Roman"/>
          <w:i/>
          <w:iCs/>
        </w:rPr>
        <w:t>et al.</w:t>
      </w:r>
      <w:r w:rsidR="00CB0C54" w:rsidRPr="007444C4">
        <w:rPr>
          <w:rFonts w:cs="Times New Roman"/>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lastRenderedPageBreak/>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7444C4">
        <w:rPr>
          <w:rFonts w:cs="Times New Roman"/>
        </w:rPr>
        <w:t>(Harder &amp; Johnson 2009)</w:t>
      </w:r>
      <w:r w:rsidRPr="003C3342">
        <w:rPr>
          <w:rFonts w:cs="Times New Roman"/>
        </w:rPr>
        <w:fldChar w:fldCharType="end"/>
      </w:r>
      <w:r w:rsidRPr="003C3342">
        <w:rPr>
          <w:rFonts w:cs="Times New Roman"/>
        </w:rPr>
        <w:t>: “</w:t>
      </w:r>
      <w:r w:rsidRPr="007444C4">
        <w:rPr>
          <w:rFonts w:cs="Times New Roman"/>
          <w:sz w:val="20"/>
          <w:szCs w:val="20"/>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7444C4">
        <w:rPr>
          <w:rFonts w:cs="Times New Roman"/>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39D3F588" w14:textId="77777777" w:rsidR="00775FF6" w:rsidRDefault="004F6B2C" w:rsidP="00775FF6">
      <w:pPr>
        <w:pStyle w:val="Bibliography"/>
        <w:rPr>
          <w:ins w:id="237" w:author="Dr Elizabeth Wenk" w:date="2016-09-06T16:21:00Z"/>
        </w:rPr>
      </w:pPr>
      <w:r w:rsidRPr="003C3342">
        <w:fldChar w:fldCharType="begin"/>
      </w:r>
      <w:ins w:id="238" w:author="Dr Elizabeth Wenk" w:date="2016-08-30T12:37:00Z">
        <w:r w:rsidR="00F514EA">
          <w:instrText xml:space="preserve"> ADDIN ZOTERO_BIBL {"custom":[]} CSL_BIBLIOGRAPHY </w:instrText>
        </w:r>
      </w:ins>
      <w:del w:id="239" w:author="Dr Elizabeth Wenk" w:date="2016-08-30T12:32:00Z">
        <w:r w:rsidR="00721195" w:rsidRPr="003C3342" w:rsidDel="00F514EA">
          <w:delInstrText xml:space="preserve"> ADDIN ZOTERO_BIBL {"custom":[]} CSL_BIBLIOGRAPHY </w:delInstrText>
        </w:r>
      </w:del>
      <w:r w:rsidRPr="003C3342">
        <w:fldChar w:fldCharType="separate"/>
      </w:r>
      <w:ins w:id="240" w:author="Dr Elizabeth Wenk" w:date="2016-09-06T16:21:00Z">
        <w:r w:rsidR="00775FF6">
          <w:t xml:space="preserve">Ackerman, J.D. (2000) Abiotic pollen and pollination: ecological, functional, and evolutionary perspectives. </w:t>
        </w:r>
        <w:r w:rsidR="00775FF6">
          <w:rPr>
            <w:i/>
            <w:iCs/>
          </w:rPr>
          <w:t>Pollen and Pollination</w:t>
        </w:r>
        <w:r w:rsidR="00775FF6">
          <w:t xml:space="preserve"> (eds P.D.A. Dafni, P.D.M. Hesse &amp; P.D.E. Pacini), pp. 167–185. Springer Vienna.</w:t>
        </w:r>
      </w:ins>
    </w:p>
    <w:p w14:paraId="137F3E7F" w14:textId="77777777" w:rsidR="00775FF6" w:rsidRDefault="00775FF6" w:rsidP="00775FF6">
      <w:pPr>
        <w:pStyle w:val="Bibliography"/>
        <w:rPr>
          <w:ins w:id="241" w:author="Dr Elizabeth Wenk" w:date="2016-09-06T16:21:00Z"/>
        </w:rPr>
      </w:pPr>
      <w:ins w:id="242" w:author="Dr Elizabeth Wenk" w:date="2016-09-06T16:21:00Z">
        <w:r>
          <w:t xml:space="preserve">Albrecht, M., Schmid, B., Hautier, Y. &amp; Müller, C.B. (2012) Diverse pollinator communities enhance plant reproductive success. </w:t>
        </w:r>
        <w:r>
          <w:rPr>
            <w:i/>
            <w:iCs/>
          </w:rPr>
          <w:t>Proc. R. Soc. B</w:t>
        </w:r>
        <w:r>
          <w:t xml:space="preserve">, </w:t>
        </w:r>
        <w:r>
          <w:rPr>
            <w:b/>
            <w:bCs/>
          </w:rPr>
          <w:t>279</w:t>
        </w:r>
        <w:r>
          <w:t>, 4845–4852.</w:t>
        </w:r>
      </w:ins>
    </w:p>
    <w:p w14:paraId="138D4AAF" w14:textId="77777777" w:rsidR="00775FF6" w:rsidRDefault="00775FF6" w:rsidP="00775FF6">
      <w:pPr>
        <w:pStyle w:val="Bibliography"/>
        <w:rPr>
          <w:ins w:id="243" w:author="Dr Elizabeth Wenk" w:date="2016-09-06T16:21:00Z"/>
        </w:rPr>
      </w:pPr>
      <w:ins w:id="244" w:author="Dr Elizabeth Wenk" w:date="2016-09-06T16:21:00Z">
        <w:r>
          <w:t xml:space="preserve">Andrade, F.H., Sadras, V.O., Vega, C.R.C. &amp; Echarte, L. (2005) Physiological determinants of crop growth and yield in maize, sunflower and soybean. </w:t>
        </w:r>
        <w:r>
          <w:rPr>
            <w:i/>
            <w:iCs/>
          </w:rPr>
          <w:t>Journal of Crop Improvement</w:t>
        </w:r>
        <w:r>
          <w:t xml:space="preserve">, </w:t>
        </w:r>
        <w:r>
          <w:rPr>
            <w:b/>
            <w:bCs/>
          </w:rPr>
          <w:t>14</w:t>
        </w:r>
        <w:r>
          <w:t>, 51–101.</w:t>
        </w:r>
      </w:ins>
    </w:p>
    <w:p w14:paraId="2E76C60F" w14:textId="77777777" w:rsidR="00775FF6" w:rsidRDefault="00775FF6" w:rsidP="00775FF6">
      <w:pPr>
        <w:pStyle w:val="Bibliography"/>
        <w:rPr>
          <w:ins w:id="245" w:author="Dr Elizabeth Wenk" w:date="2016-09-06T16:21:00Z"/>
        </w:rPr>
      </w:pPr>
      <w:ins w:id="246" w:author="Dr Elizabeth Wenk" w:date="2016-09-06T16:21:00Z">
        <w:r>
          <w:t xml:space="preserve">Ashman, T. (1994) Reproductive allocation in hermaphrodite and female plants of </w:t>
        </w:r>
        <w:r>
          <w:rPr>
            <w:i/>
            <w:iCs/>
          </w:rPr>
          <w:t>Sidalcea oregana</w:t>
        </w:r>
        <w:r>
          <w:t xml:space="preserve"> ssp </w:t>
        </w:r>
        <w:r>
          <w:rPr>
            <w:i/>
            <w:iCs/>
          </w:rPr>
          <w:t>spicata</w:t>
        </w:r>
        <w:r>
          <w:t xml:space="preserve"> (Malvaceae) using 4 currencies. </w:t>
        </w:r>
        <w:r>
          <w:rPr>
            <w:i/>
            <w:iCs/>
          </w:rPr>
          <w:t>American Journal of Botany</w:t>
        </w:r>
        <w:r>
          <w:t xml:space="preserve">, </w:t>
        </w:r>
        <w:r>
          <w:rPr>
            <w:b/>
            <w:bCs/>
          </w:rPr>
          <w:t>81</w:t>
        </w:r>
        <w:r>
          <w:t>, 433–438.</w:t>
        </w:r>
      </w:ins>
    </w:p>
    <w:p w14:paraId="1D9906EB" w14:textId="77777777" w:rsidR="00775FF6" w:rsidRDefault="00775FF6" w:rsidP="00775FF6">
      <w:pPr>
        <w:pStyle w:val="Bibliography"/>
        <w:rPr>
          <w:ins w:id="247" w:author="Dr Elizabeth Wenk" w:date="2016-09-06T16:21:00Z"/>
        </w:rPr>
      </w:pPr>
      <w:ins w:id="248" w:author="Dr Elizabeth Wenk" w:date="2016-09-06T16:21: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12AB1434" w14:textId="77777777" w:rsidR="00775FF6" w:rsidRDefault="00775FF6" w:rsidP="00775FF6">
      <w:pPr>
        <w:pStyle w:val="Bibliography"/>
        <w:rPr>
          <w:ins w:id="249" w:author="Dr Elizabeth Wenk" w:date="2016-09-06T16:21:00Z"/>
        </w:rPr>
      </w:pPr>
      <w:ins w:id="250" w:author="Dr Elizabeth Wenk" w:date="2016-09-06T16:21:00Z">
        <w:r>
          <w:t xml:space="preserve">Bierzychudek, P. (1981) Pollinator limitation of plant reproductive effort. </w:t>
        </w:r>
        <w:r>
          <w:rPr>
            <w:i/>
            <w:iCs/>
          </w:rPr>
          <w:t>The American Naturalist</w:t>
        </w:r>
        <w:r>
          <w:t xml:space="preserve">, </w:t>
        </w:r>
        <w:r>
          <w:rPr>
            <w:b/>
            <w:bCs/>
          </w:rPr>
          <w:t>117</w:t>
        </w:r>
        <w:r>
          <w:t>, 838–840.</w:t>
        </w:r>
      </w:ins>
    </w:p>
    <w:p w14:paraId="4832D686" w14:textId="77777777" w:rsidR="00775FF6" w:rsidRDefault="00775FF6" w:rsidP="00775FF6">
      <w:pPr>
        <w:pStyle w:val="Bibliography"/>
        <w:rPr>
          <w:ins w:id="251" w:author="Dr Elizabeth Wenk" w:date="2016-09-06T16:21:00Z"/>
        </w:rPr>
      </w:pPr>
      <w:ins w:id="252" w:author="Dr Elizabeth Wenk" w:date="2016-09-06T16:21: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615C9F08" w14:textId="77777777" w:rsidR="00775FF6" w:rsidRDefault="00775FF6" w:rsidP="00775FF6">
      <w:pPr>
        <w:pStyle w:val="Bibliography"/>
        <w:rPr>
          <w:ins w:id="253" w:author="Dr Elizabeth Wenk" w:date="2016-09-06T16:21:00Z"/>
        </w:rPr>
      </w:pPr>
      <w:ins w:id="254" w:author="Dr Elizabeth Wenk" w:date="2016-09-06T16:21: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394DD345" w14:textId="77777777" w:rsidR="00775FF6" w:rsidRDefault="00775FF6" w:rsidP="00775FF6">
      <w:pPr>
        <w:pStyle w:val="Bibliography"/>
        <w:rPr>
          <w:ins w:id="255" w:author="Dr Elizabeth Wenk" w:date="2016-09-06T16:21:00Z"/>
        </w:rPr>
      </w:pPr>
      <w:ins w:id="256" w:author="Dr Elizabeth Wenk" w:date="2016-09-06T16:21:00Z">
        <w:r>
          <w:t xml:space="preserve">Burd, M. (2016) Pollen Limitation Is Common-Should It Be? </w:t>
        </w:r>
        <w:r>
          <w:rPr>
            <w:i/>
            <w:iCs/>
          </w:rPr>
          <w:t>The American Naturalist</w:t>
        </w:r>
        <w:r>
          <w:t xml:space="preserve">, </w:t>
        </w:r>
        <w:r>
          <w:rPr>
            <w:b/>
            <w:bCs/>
          </w:rPr>
          <w:t>187</w:t>
        </w:r>
        <w:r>
          <w:t>, 388–396.</w:t>
        </w:r>
      </w:ins>
    </w:p>
    <w:p w14:paraId="79AEBDFA" w14:textId="77777777" w:rsidR="00775FF6" w:rsidRDefault="00775FF6" w:rsidP="00775FF6">
      <w:pPr>
        <w:pStyle w:val="Bibliography"/>
        <w:rPr>
          <w:ins w:id="257" w:author="Dr Elizabeth Wenk" w:date="2016-09-06T16:21:00Z"/>
        </w:rPr>
      </w:pPr>
      <w:ins w:id="258" w:author="Dr Elizabeth Wenk" w:date="2016-09-06T16:21: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3FBB1DB3" w14:textId="77777777" w:rsidR="00775FF6" w:rsidRDefault="00775FF6" w:rsidP="00775FF6">
      <w:pPr>
        <w:pStyle w:val="Bibliography"/>
        <w:rPr>
          <w:ins w:id="259" w:author="Dr Elizabeth Wenk" w:date="2016-09-06T16:21:00Z"/>
        </w:rPr>
      </w:pPr>
      <w:ins w:id="260" w:author="Dr Elizabeth Wenk" w:date="2016-09-06T16:21: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086F3BDD" w14:textId="77777777" w:rsidR="00775FF6" w:rsidRDefault="00775FF6" w:rsidP="00775FF6">
      <w:pPr>
        <w:pStyle w:val="Bibliography"/>
        <w:rPr>
          <w:ins w:id="261" w:author="Dr Elizabeth Wenk" w:date="2016-09-06T16:21:00Z"/>
        </w:rPr>
      </w:pPr>
      <w:ins w:id="262" w:author="Dr Elizabeth Wenk" w:date="2016-09-06T16:21:00Z">
        <w:r>
          <w:t xml:space="preserve">Cohen, D. (1976) The optimal timing of reproduction. </w:t>
        </w:r>
        <w:r>
          <w:rPr>
            <w:i/>
            <w:iCs/>
          </w:rPr>
          <w:t>The American Naturalist</w:t>
        </w:r>
        <w:r>
          <w:t xml:space="preserve">, </w:t>
        </w:r>
        <w:r>
          <w:rPr>
            <w:b/>
            <w:bCs/>
          </w:rPr>
          <w:t>110</w:t>
        </w:r>
        <w:r>
          <w:t>, 801.</w:t>
        </w:r>
      </w:ins>
    </w:p>
    <w:p w14:paraId="2E584CFA" w14:textId="77777777" w:rsidR="00775FF6" w:rsidRDefault="00775FF6" w:rsidP="00775FF6">
      <w:pPr>
        <w:pStyle w:val="Bibliography"/>
        <w:rPr>
          <w:ins w:id="263" w:author="Dr Elizabeth Wenk" w:date="2016-09-06T16:21:00Z"/>
        </w:rPr>
      </w:pPr>
      <w:ins w:id="264" w:author="Dr Elizabeth Wenk" w:date="2016-09-06T16:21: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0C8DD56F" w14:textId="77777777" w:rsidR="00775FF6" w:rsidRDefault="00775FF6" w:rsidP="00775FF6">
      <w:pPr>
        <w:pStyle w:val="Bibliography"/>
        <w:rPr>
          <w:ins w:id="265" w:author="Dr Elizabeth Wenk" w:date="2016-09-06T16:21:00Z"/>
        </w:rPr>
      </w:pPr>
      <w:ins w:id="266" w:author="Dr Elizabeth Wenk" w:date="2016-09-06T16:21:00Z">
        <w:r>
          <w:t xml:space="preserve">Cruden, R.W. (2000) Pollen grains: why so many? </w:t>
        </w:r>
        <w:r>
          <w:rPr>
            <w:i/>
            <w:iCs/>
          </w:rPr>
          <w:t>Pollen and Pollination</w:t>
        </w:r>
        <w:r>
          <w:t xml:space="preserve"> (eds P.D.A. Dafni, P.D.M. Hesse &amp; P.D.E. Pacini), pp. 143–165. Springer Vienna.</w:t>
        </w:r>
      </w:ins>
    </w:p>
    <w:p w14:paraId="3841C928" w14:textId="77777777" w:rsidR="00775FF6" w:rsidRDefault="00775FF6" w:rsidP="00775FF6">
      <w:pPr>
        <w:pStyle w:val="Bibliography"/>
        <w:rPr>
          <w:ins w:id="267" w:author="Dr Elizabeth Wenk" w:date="2016-09-06T16:21:00Z"/>
        </w:rPr>
      </w:pPr>
      <w:ins w:id="268" w:author="Dr Elizabeth Wenk" w:date="2016-09-06T16:21: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4ECEE876" w14:textId="77777777" w:rsidR="00775FF6" w:rsidRDefault="00775FF6" w:rsidP="00775FF6">
      <w:pPr>
        <w:pStyle w:val="Bibliography"/>
        <w:rPr>
          <w:ins w:id="269" w:author="Dr Elizabeth Wenk" w:date="2016-09-06T16:21:00Z"/>
        </w:rPr>
      </w:pPr>
      <w:ins w:id="270" w:author="Dr Elizabeth Wenk" w:date="2016-09-06T16:21:00Z">
        <w:r>
          <w:lastRenderedPageBreak/>
          <w:t xml:space="preserve">Falster, D.S. &amp; Westoby, M. (2005) Tradeoffs between height growth rate, stem persistence and maximum height among plant species in a post-fire succession. </w:t>
        </w:r>
        <w:r>
          <w:rPr>
            <w:i/>
            <w:iCs/>
          </w:rPr>
          <w:t>Oikos</w:t>
        </w:r>
        <w:r>
          <w:t xml:space="preserve">, </w:t>
        </w:r>
        <w:r>
          <w:rPr>
            <w:b/>
            <w:bCs/>
          </w:rPr>
          <w:t>111</w:t>
        </w:r>
        <w:r>
          <w:t>, 57–66.</w:t>
        </w:r>
      </w:ins>
    </w:p>
    <w:p w14:paraId="72B8C40A" w14:textId="77777777" w:rsidR="00775FF6" w:rsidRDefault="00775FF6" w:rsidP="00775FF6">
      <w:pPr>
        <w:pStyle w:val="Bibliography"/>
        <w:rPr>
          <w:ins w:id="271" w:author="Dr Elizabeth Wenk" w:date="2016-09-06T16:21:00Z"/>
        </w:rPr>
      </w:pPr>
      <w:ins w:id="272" w:author="Dr Elizabeth Wenk" w:date="2016-09-06T16:21:00Z">
        <w:r>
          <w:t xml:space="preserve">Fenner, M. (2000) </w:t>
        </w:r>
        <w:r>
          <w:rPr>
            <w:i/>
            <w:iCs/>
          </w:rPr>
          <w:t>Seeds: The Ecology of Regeneration in Plant Communities</w:t>
        </w:r>
        <w:r>
          <w:t>. CABI.</w:t>
        </w:r>
      </w:ins>
    </w:p>
    <w:p w14:paraId="3545B748" w14:textId="77777777" w:rsidR="00775FF6" w:rsidRDefault="00775FF6" w:rsidP="00775FF6">
      <w:pPr>
        <w:pStyle w:val="Bibliography"/>
        <w:rPr>
          <w:ins w:id="273" w:author="Dr Elizabeth Wenk" w:date="2016-09-06T16:21:00Z"/>
        </w:rPr>
      </w:pPr>
      <w:ins w:id="274" w:author="Dr Elizabeth Wenk" w:date="2016-09-06T16:21:00Z">
        <w: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Pr>
            <w:i/>
            <w:iCs/>
          </w:rPr>
          <w:t>Journal of Applied Ecology</w:t>
        </w:r>
        <w:r>
          <w:t xml:space="preserve">, </w:t>
        </w:r>
        <w:r>
          <w:rPr>
            <w:b/>
            <w:bCs/>
          </w:rPr>
          <w:t>52</w:t>
        </w:r>
        <w:r>
          <w:t>, 1436–1444.</w:t>
        </w:r>
      </w:ins>
    </w:p>
    <w:p w14:paraId="4E95248A" w14:textId="77777777" w:rsidR="00775FF6" w:rsidRDefault="00775FF6" w:rsidP="00775FF6">
      <w:pPr>
        <w:pStyle w:val="Bibliography"/>
        <w:rPr>
          <w:ins w:id="275" w:author="Dr Elizabeth Wenk" w:date="2016-09-06T16:21:00Z"/>
        </w:rPr>
      </w:pPr>
      <w:ins w:id="276" w:author="Dr Elizabeth Wenk" w:date="2016-09-06T16:21: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4AA7A4BD" w14:textId="77777777" w:rsidR="00775FF6" w:rsidRDefault="00775FF6" w:rsidP="00775FF6">
      <w:pPr>
        <w:pStyle w:val="Bibliography"/>
        <w:rPr>
          <w:ins w:id="277" w:author="Dr Elizabeth Wenk" w:date="2016-09-06T16:21:00Z"/>
        </w:rPr>
      </w:pPr>
      <w:ins w:id="278" w:author="Dr Elizabeth Wenk" w:date="2016-09-06T16:21:00Z">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ins>
    </w:p>
    <w:p w14:paraId="1C67C200" w14:textId="77777777" w:rsidR="00775FF6" w:rsidRDefault="00775FF6" w:rsidP="00775FF6">
      <w:pPr>
        <w:pStyle w:val="Bibliography"/>
        <w:rPr>
          <w:ins w:id="279" w:author="Dr Elizabeth Wenk" w:date="2016-09-06T16:21:00Z"/>
        </w:rPr>
      </w:pPr>
      <w:ins w:id="280" w:author="Dr Elizabeth Wenk" w:date="2016-09-06T16:21:00Z">
        <w:r>
          <w:t xml:space="preserve">Haig, D. &amp; Westoby, M. (1988) On limits to seed production. </w:t>
        </w:r>
        <w:r>
          <w:rPr>
            <w:i/>
            <w:iCs/>
          </w:rPr>
          <w:t>American Naturalist</w:t>
        </w:r>
        <w:r>
          <w:t xml:space="preserve">, </w:t>
        </w:r>
        <w:r>
          <w:rPr>
            <w:b/>
            <w:bCs/>
          </w:rPr>
          <w:t>131</w:t>
        </w:r>
        <w:r>
          <w:t>, 757–759.</w:t>
        </w:r>
      </w:ins>
    </w:p>
    <w:p w14:paraId="538A3D96" w14:textId="77777777" w:rsidR="00775FF6" w:rsidRDefault="00775FF6" w:rsidP="00775FF6">
      <w:pPr>
        <w:pStyle w:val="Bibliography"/>
        <w:rPr>
          <w:ins w:id="281" w:author="Dr Elizabeth Wenk" w:date="2016-09-06T16:21:00Z"/>
        </w:rPr>
      </w:pPr>
      <w:ins w:id="282" w:author="Dr Elizabeth Wenk" w:date="2016-09-06T16:21:00Z">
        <w:r>
          <w:t xml:space="preserve">Harder, L.D. &amp; Barrett, S.C.H. (2006) </w:t>
        </w:r>
        <w:r>
          <w:rPr>
            <w:i/>
            <w:iCs/>
          </w:rPr>
          <w:t>Ecology and Evolution of Flowers</w:t>
        </w:r>
        <w:r>
          <w:t>. Oxford University Press.</w:t>
        </w:r>
      </w:ins>
    </w:p>
    <w:p w14:paraId="7969772F" w14:textId="77777777" w:rsidR="00775FF6" w:rsidRDefault="00775FF6" w:rsidP="00775FF6">
      <w:pPr>
        <w:pStyle w:val="Bibliography"/>
        <w:rPr>
          <w:ins w:id="283" w:author="Dr Elizabeth Wenk" w:date="2016-09-06T16:21:00Z"/>
        </w:rPr>
      </w:pPr>
      <w:ins w:id="284" w:author="Dr Elizabeth Wenk" w:date="2016-09-06T16:21: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5E0E4227" w14:textId="77777777" w:rsidR="00775FF6" w:rsidRDefault="00775FF6" w:rsidP="00775FF6">
      <w:pPr>
        <w:pStyle w:val="Bibliography"/>
        <w:rPr>
          <w:ins w:id="285" w:author="Dr Elizabeth Wenk" w:date="2016-09-06T16:21:00Z"/>
        </w:rPr>
      </w:pPr>
      <w:ins w:id="286" w:author="Dr Elizabeth Wenk" w:date="2016-09-06T16:21:00Z">
        <w:r>
          <w:t xml:space="preserve">Harder, L.D., Jordan, C.Y., Gross, W.E. &amp; Routley, M.B. (2004) Beyond floricentrism: The pollination function of inflorescences. </w:t>
        </w:r>
        <w:r>
          <w:rPr>
            <w:i/>
            <w:iCs/>
          </w:rPr>
          <w:t>Plant Species Biology</w:t>
        </w:r>
        <w:r>
          <w:t xml:space="preserve">, </w:t>
        </w:r>
        <w:r>
          <w:rPr>
            <w:b/>
            <w:bCs/>
          </w:rPr>
          <w:t>19</w:t>
        </w:r>
        <w:r>
          <w:t>, 137–148.</w:t>
        </w:r>
      </w:ins>
    </w:p>
    <w:p w14:paraId="640CCA93" w14:textId="77777777" w:rsidR="00775FF6" w:rsidRDefault="00775FF6" w:rsidP="00775FF6">
      <w:pPr>
        <w:pStyle w:val="Bibliography"/>
        <w:rPr>
          <w:ins w:id="287" w:author="Dr Elizabeth Wenk" w:date="2016-09-06T16:21:00Z"/>
        </w:rPr>
      </w:pPr>
      <w:ins w:id="288" w:author="Dr Elizabeth Wenk" w:date="2016-09-06T16:21: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9C465A2" w14:textId="77777777" w:rsidR="00775FF6" w:rsidRDefault="00775FF6" w:rsidP="00775FF6">
      <w:pPr>
        <w:pStyle w:val="Bibliography"/>
        <w:rPr>
          <w:ins w:id="289" w:author="Dr Elizabeth Wenk" w:date="2016-09-06T16:21:00Z"/>
        </w:rPr>
      </w:pPr>
      <w:ins w:id="290" w:author="Dr Elizabeth Wenk" w:date="2016-09-06T16:21: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5E7BD7D5" w14:textId="77777777" w:rsidR="00775FF6" w:rsidRDefault="00775FF6" w:rsidP="00775FF6">
      <w:pPr>
        <w:pStyle w:val="Bibliography"/>
        <w:rPr>
          <w:ins w:id="291" w:author="Dr Elizabeth Wenk" w:date="2016-09-06T16:21:00Z"/>
        </w:rPr>
      </w:pPr>
      <w:ins w:id="292" w:author="Dr Elizabeth Wenk" w:date="2016-09-06T16:21: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5013FA5E" w14:textId="77777777" w:rsidR="00775FF6" w:rsidRDefault="00775FF6" w:rsidP="00775FF6">
      <w:pPr>
        <w:pStyle w:val="Bibliography"/>
        <w:rPr>
          <w:ins w:id="293" w:author="Dr Elizabeth Wenk" w:date="2016-09-06T16:21:00Z"/>
        </w:rPr>
      </w:pPr>
      <w:ins w:id="294" w:author="Dr Elizabeth Wenk" w:date="2016-09-06T16:21: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2978C8E2" w14:textId="77777777" w:rsidR="00775FF6" w:rsidRDefault="00775FF6" w:rsidP="00775FF6">
      <w:pPr>
        <w:pStyle w:val="Bibliography"/>
        <w:rPr>
          <w:ins w:id="295" w:author="Dr Elizabeth Wenk" w:date="2016-09-06T16:21:00Z"/>
        </w:rPr>
      </w:pPr>
      <w:ins w:id="296" w:author="Dr Elizabeth Wenk" w:date="2016-09-06T16:21: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19BF4CB0" w14:textId="77777777" w:rsidR="00775FF6" w:rsidRDefault="00775FF6" w:rsidP="00775FF6">
      <w:pPr>
        <w:pStyle w:val="Bibliography"/>
        <w:rPr>
          <w:ins w:id="297" w:author="Dr Elizabeth Wenk" w:date="2016-09-06T16:21:00Z"/>
        </w:rPr>
      </w:pPr>
      <w:ins w:id="298" w:author="Dr Elizabeth Wenk" w:date="2016-09-06T16:21:00Z">
        <w:r>
          <w:t xml:space="preserve">Kelly, D. (1994) The evolutionary ecology of mast seeding. </w:t>
        </w:r>
        <w:r>
          <w:rPr>
            <w:i/>
            <w:iCs/>
          </w:rPr>
          <w:t>Trends in Ecology &amp; Evolution</w:t>
        </w:r>
        <w:r>
          <w:t xml:space="preserve">, </w:t>
        </w:r>
        <w:r>
          <w:rPr>
            <w:b/>
            <w:bCs/>
          </w:rPr>
          <w:t>9</w:t>
        </w:r>
        <w:r>
          <w:t>, 465–470.</w:t>
        </w:r>
      </w:ins>
    </w:p>
    <w:p w14:paraId="5AEDB375" w14:textId="77777777" w:rsidR="00775FF6" w:rsidRDefault="00775FF6" w:rsidP="00775FF6">
      <w:pPr>
        <w:pStyle w:val="Bibliography"/>
        <w:rPr>
          <w:ins w:id="299" w:author="Dr Elizabeth Wenk" w:date="2016-09-06T16:21:00Z"/>
        </w:rPr>
      </w:pPr>
      <w:ins w:id="300" w:author="Dr Elizabeth Wenk" w:date="2016-09-06T16:21:00Z">
        <w:r>
          <w:t xml:space="preserve">Kelly, D. &amp; Sork, V.L. (2002) Mast seeding in perennial plants: Why, How, Where? </w:t>
        </w:r>
        <w:r>
          <w:rPr>
            <w:i/>
            <w:iCs/>
          </w:rPr>
          <w:t>Annual Review of Ecology and Systematics</w:t>
        </w:r>
        <w:r>
          <w:t xml:space="preserve">, </w:t>
        </w:r>
        <w:r>
          <w:rPr>
            <w:b/>
            <w:bCs/>
          </w:rPr>
          <w:t>33</w:t>
        </w:r>
        <w:r>
          <w:t>, 427–447.</w:t>
        </w:r>
      </w:ins>
    </w:p>
    <w:p w14:paraId="6C0A8032" w14:textId="77777777" w:rsidR="00775FF6" w:rsidRDefault="00775FF6" w:rsidP="00775FF6">
      <w:pPr>
        <w:pStyle w:val="Bibliography"/>
        <w:rPr>
          <w:ins w:id="301" w:author="Dr Elizabeth Wenk" w:date="2016-09-06T16:21:00Z"/>
        </w:rPr>
      </w:pPr>
      <w:ins w:id="302" w:author="Dr Elizabeth Wenk" w:date="2016-09-06T16:21:00Z">
        <w:r>
          <w:lastRenderedPageBreak/>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69E4DF32" w14:textId="77777777" w:rsidR="00775FF6" w:rsidRDefault="00775FF6" w:rsidP="00775FF6">
      <w:pPr>
        <w:pStyle w:val="Bibliography"/>
        <w:rPr>
          <w:ins w:id="303" w:author="Dr Elizabeth Wenk" w:date="2016-09-06T16:21:00Z"/>
        </w:rPr>
      </w:pPr>
      <w:ins w:id="304" w:author="Dr Elizabeth Wenk" w:date="2016-09-06T16:21:00Z">
        <w:r>
          <w:t xml:space="preserve">Kodela, P.G. &amp; Dodson, J.R. (1988) late Holocene vegetation and fire record from Ku-ring-gai Chase National Park, New South Wales. </w:t>
        </w:r>
        <w:r>
          <w:rPr>
            <w:i/>
            <w:iCs/>
          </w:rPr>
          <w:t>Proceedings of the Linnean Society of New South Wales</w:t>
        </w:r>
        <w:r>
          <w:t>.</w:t>
        </w:r>
      </w:ins>
    </w:p>
    <w:p w14:paraId="0C5363B3" w14:textId="77777777" w:rsidR="00775FF6" w:rsidRDefault="00775FF6" w:rsidP="00775FF6">
      <w:pPr>
        <w:pStyle w:val="Bibliography"/>
        <w:rPr>
          <w:ins w:id="305" w:author="Dr Elizabeth Wenk" w:date="2016-09-06T16:21:00Z"/>
        </w:rPr>
      </w:pPr>
      <w:ins w:id="306" w:author="Dr Elizabeth Wenk" w:date="2016-09-06T16:21: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76247808" w14:textId="77777777" w:rsidR="00775FF6" w:rsidRDefault="00775FF6" w:rsidP="00775FF6">
      <w:pPr>
        <w:pStyle w:val="Bibliography"/>
        <w:rPr>
          <w:ins w:id="307" w:author="Dr Elizabeth Wenk" w:date="2016-09-06T16:21:00Z"/>
        </w:rPr>
      </w:pPr>
      <w:ins w:id="308" w:author="Dr Elizabeth Wenk" w:date="2016-09-06T16:21:00Z">
        <w:r>
          <w:t xml:space="preserve">Lázaro, A., Jakobsson, A. &amp; Totland, Ø. (2013) How do pollinator visitation rate and seed set relate to species’ floral traits and community context? </w:t>
        </w:r>
        <w:r>
          <w:rPr>
            <w:i/>
            <w:iCs/>
          </w:rPr>
          <w:t>Oecologia</w:t>
        </w:r>
        <w:r>
          <w:t xml:space="preserve">, </w:t>
        </w:r>
        <w:r>
          <w:rPr>
            <w:b/>
            <w:bCs/>
          </w:rPr>
          <w:t>173</w:t>
        </w:r>
        <w:r>
          <w:t>, 881–893.</w:t>
        </w:r>
      </w:ins>
    </w:p>
    <w:p w14:paraId="701DB8F9" w14:textId="77777777" w:rsidR="00775FF6" w:rsidRDefault="00775FF6" w:rsidP="00775FF6">
      <w:pPr>
        <w:pStyle w:val="Bibliography"/>
        <w:rPr>
          <w:ins w:id="309" w:author="Dr Elizabeth Wenk" w:date="2016-09-06T16:21:00Z"/>
        </w:rPr>
      </w:pPr>
      <w:ins w:id="310" w:author="Dr Elizabeth Wenk" w:date="2016-09-06T16:21:00Z">
        <w:r>
          <w:t xml:space="preserve">Lord, J.M. &amp; Westoby, M. (2006) Accessory costs of seed production. </w:t>
        </w:r>
        <w:r>
          <w:rPr>
            <w:i/>
            <w:iCs/>
          </w:rPr>
          <w:t>Oecologia</w:t>
        </w:r>
        <w:r>
          <w:t xml:space="preserve">, </w:t>
        </w:r>
        <w:r>
          <w:rPr>
            <w:b/>
            <w:bCs/>
          </w:rPr>
          <w:t>150</w:t>
        </w:r>
        <w:r>
          <w:t>, 310–317.</w:t>
        </w:r>
      </w:ins>
    </w:p>
    <w:p w14:paraId="3F4E2237" w14:textId="77777777" w:rsidR="00775FF6" w:rsidRDefault="00775FF6" w:rsidP="00775FF6">
      <w:pPr>
        <w:pStyle w:val="Bibliography"/>
        <w:rPr>
          <w:ins w:id="311" w:author="Dr Elizabeth Wenk" w:date="2016-09-06T16:21:00Z"/>
        </w:rPr>
      </w:pPr>
      <w:ins w:id="312" w:author="Dr Elizabeth Wenk" w:date="2016-09-06T16:21:00Z">
        <w:r>
          <w:t xml:space="preserve">Lord, J.M. &amp; Westoby, M. (2012) Accessory costs of seed production and the evolution of angiosperms. </w:t>
        </w:r>
        <w:r>
          <w:rPr>
            <w:i/>
            <w:iCs/>
          </w:rPr>
          <w:t>Evolution</w:t>
        </w:r>
        <w:r>
          <w:t xml:space="preserve">, </w:t>
        </w:r>
        <w:r>
          <w:rPr>
            <w:b/>
            <w:bCs/>
          </w:rPr>
          <w:t>66</w:t>
        </w:r>
        <w:r>
          <w:t>, 200–210.</w:t>
        </w:r>
      </w:ins>
    </w:p>
    <w:p w14:paraId="33837844" w14:textId="77777777" w:rsidR="00775FF6" w:rsidRDefault="00775FF6" w:rsidP="00775FF6">
      <w:pPr>
        <w:pStyle w:val="Bibliography"/>
        <w:rPr>
          <w:ins w:id="313" w:author="Dr Elizabeth Wenk" w:date="2016-09-06T16:21:00Z"/>
        </w:rPr>
      </w:pPr>
      <w:ins w:id="314" w:author="Dr Elizabeth Wenk" w:date="2016-09-06T16:21: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55A98BD6" w14:textId="77777777" w:rsidR="00775FF6" w:rsidRDefault="00775FF6" w:rsidP="00775FF6">
      <w:pPr>
        <w:pStyle w:val="Bibliography"/>
        <w:rPr>
          <w:ins w:id="315" w:author="Dr Elizabeth Wenk" w:date="2016-09-06T16:21:00Z"/>
        </w:rPr>
      </w:pPr>
      <w:ins w:id="316" w:author="Dr Elizabeth Wenk" w:date="2016-09-06T16:21: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6466875A" w14:textId="77777777" w:rsidR="00775FF6" w:rsidRDefault="00775FF6" w:rsidP="00775FF6">
      <w:pPr>
        <w:pStyle w:val="Bibliography"/>
        <w:rPr>
          <w:ins w:id="317" w:author="Dr Elizabeth Wenk" w:date="2016-09-06T16:21:00Z"/>
        </w:rPr>
      </w:pPr>
      <w:ins w:id="318" w:author="Dr Elizabeth Wenk" w:date="2016-09-06T16:21:00Z">
        <w:r>
          <w:t xml:space="preserve">Mock, D.W. &amp; Forbes, L.S. (1995) The evolution of parental optimism. </w:t>
        </w:r>
        <w:r>
          <w:rPr>
            <w:i/>
            <w:iCs/>
          </w:rPr>
          <w:t>Trends in Ecology &amp; Evolution</w:t>
        </w:r>
        <w:r>
          <w:t xml:space="preserve">, </w:t>
        </w:r>
        <w:r>
          <w:rPr>
            <w:b/>
            <w:bCs/>
          </w:rPr>
          <w:t>10</w:t>
        </w:r>
        <w:r>
          <w:t>, 130–134.</w:t>
        </w:r>
      </w:ins>
    </w:p>
    <w:p w14:paraId="4C637624" w14:textId="77777777" w:rsidR="00775FF6" w:rsidRDefault="00775FF6" w:rsidP="00775FF6">
      <w:pPr>
        <w:pStyle w:val="Bibliography"/>
        <w:rPr>
          <w:ins w:id="319" w:author="Dr Elizabeth Wenk" w:date="2016-09-06T16:21:00Z"/>
        </w:rPr>
      </w:pPr>
      <w:ins w:id="320" w:author="Dr Elizabeth Wenk" w:date="2016-09-06T16:21: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1EB812E1" w14:textId="77777777" w:rsidR="00775FF6" w:rsidRDefault="00775FF6" w:rsidP="00775FF6">
      <w:pPr>
        <w:pStyle w:val="Bibliography"/>
        <w:rPr>
          <w:ins w:id="321" w:author="Dr Elizabeth Wenk" w:date="2016-09-06T16:21:00Z"/>
        </w:rPr>
      </w:pPr>
      <w:ins w:id="322" w:author="Dr Elizabeth Wenk" w:date="2016-09-06T16:21:00Z">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ins>
    </w:p>
    <w:p w14:paraId="16B90660" w14:textId="77777777" w:rsidR="00775FF6" w:rsidRDefault="00775FF6" w:rsidP="00775FF6">
      <w:pPr>
        <w:pStyle w:val="Bibliography"/>
        <w:rPr>
          <w:ins w:id="323" w:author="Dr Elizabeth Wenk" w:date="2016-09-06T16:21:00Z"/>
        </w:rPr>
      </w:pPr>
      <w:ins w:id="324" w:author="Dr Elizabeth Wenk" w:date="2016-09-06T16:21: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53365309" w14:textId="77777777" w:rsidR="00775FF6" w:rsidRDefault="00775FF6" w:rsidP="00775FF6">
      <w:pPr>
        <w:pStyle w:val="Bibliography"/>
        <w:rPr>
          <w:ins w:id="325" w:author="Dr Elizabeth Wenk" w:date="2016-09-06T16:21:00Z"/>
        </w:rPr>
      </w:pPr>
      <w:ins w:id="326" w:author="Dr Elizabeth Wenk" w:date="2016-09-06T16:21:00Z">
        <w:r>
          <w:t xml:space="preserve">Moles, A.T. &amp; Westoby, M. (2006) Seed size and plant strategy across the whole life cycle. </w:t>
        </w:r>
        <w:r>
          <w:rPr>
            <w:i/>
            <w:iCs/>
          </w:rPr>
          <w:t>Oikos</w:t>
        </w:r>
        <w:r>
          <w:t xml:space="preserve">, </w:t>
        </w:r>
        <w:r>
          <w:rPr>
            <w:b/>
            <w:bCs/>
          </w:rPr>
          <w:t>113</w:t>
        </w:r>
        <w:r>
          <w:t>, 91–105.</w:t>
        </w:r>
      </w:ins>
    </w:p>
    <w:p w14:paraId="661C6904" w14:textId="77777777" w:rsidR="00775FF6" w:rsidRDefault="00775FF6" w:rsidP="00775FF6">
      <w:pPr>
        <w:pStyle w:val="Bibliography"/>
        <w:rPr>
          <w:ins w:id="327" w:author="Dr Elizabeth Wenk" w:date="2016-09-06T16:21:00Z"/>
        </w:rPr>
      </w:pPr>
      <w:ins w:id="328" w:author="Dr Elizabeth Wenk" w:date="2016-09-06T16:21: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6AF5BC1B" w14:textId="77777777" w:rsidR="00775FF6" w:rsidRDefault="00775FF6" w:rsidP="00775FF6">
      <w:pPr>
        <w:pStyle w:val="Bibliography"/>
        <w:rPr>
          <w:ins w:id="329" w:author="Dr Elizabeth Wenk" w:date="2016-09-06T16:21:00Z"/>
        </w:rPr>
      </w:pPr>
      <w:ins w:id="330" w:author="Dr Elizabeth Wenk" w:date="2016-09-06T16:21:00Z">
        <w:r>
          <w:t xml:space="preserve">NSW Office of the Environment. (2006) </w:t>
        </w:r>
        <w:r>
          <w:rPr>
            <w:i/>
            <w:iCs/>
          </w:rPr>
          <w:t>Ku-Ring-Gai Chase National Park Fire Management Strategy</w:t>
        </w:r>
        <w:r>
          <w:t>.</w:t>
        </w:r>
      </w:ins>
    </w:p>
    <w:p w14:paraId="703E4919" w14:textId="77777777" w:rsidR="00775FF6" w:rsidRDefault="00775FF6" w:rsidP="00775FF6">
      <w:pPr>
        <w:pStyle w:val="Bibliography"/>
        <w:rPr>
          <w:ins w:id="331" w:author="Dr Elizabeth Wenk" w:date="2016-09-06T16:21:00Z"/>
        </w:rPr>
      </w:pPr>
      <w:ins w:id="332" w:author="Dr Elizabeth Wenk" w:date="2016-09-06T16:21:00Z">
        <w:r>
          <w:t xml:space="preserve">Obeso, J.R. (2002) The costs of reproduction in plants. </w:t>
        </w:r>
        <w:r>
          <w:rPr>
            <w:i/>
            <w:iCs/>
          </w:rPr>
          <w:t>New Phytologist</w:t>
        </w:r>
        <w:r>
          <w:t xml:space="preserve">, </w:t>
        </w:r>
        <w:r>
          <w:rPr>
            <w:b/>
            <w:bCs/>
          </w:rPr>
          <w:t>155</w:t>
        </w:r>
        <w:r>
          <w:t>, 321–348.</w:t>
        </w:r>
      </w:ins>
    </w:p>
    <w:p w14:paraId="20873680" w14:textId="77777777" w:rsidR="00775FF6" w:rsidRDefault="00775FF6" w:rsidP="00775FF6">
      <w:pPr>
        <w:pStyle w:val="Bibliography"/>
        <w:rPr>
          <w:ins w:id="333" w:author="Dr Elizabeth Wenk" w:date="2016-09-06T16:21:00Z"/>
        </w:rPr>
      </w:pPr>
      <w:ins w:id="334" w:author="Dr Elizabeth Wenk" w:date="2016-09-06T16:21: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7E428E0F" w14:textId="77777777" w:rsidR="00775FF6" w:rsidRDefault="00775FF6" w:rsidP="00775FF6">
      <w:pPr>
        <w:pStyle w:val="Bibliography"/>
        <w:rPr>
          <w:ins w:id="335" w:author="Dr Elizabeth Wenk" w:date="2016-09-06T16:21:00Z"/>
        </w:rPr>
      </w:pPr>
      <w:ins w:id="336" w:author="Dr Elizabeth Wenk" w:date="2016-09-06T16:21:00Z">
        <w:r>
          <w:lastRenderedPageBreak/>
          <w:t xml:space="preserve">Primack, R.B. (1987) Relationships Among Flowers, Fruits, and Seeds. </w:t>
        </w:r>
        <w:r>
          <w:rPr>
            <w:i/>
            <w:iCs/>
          </w:rPr>
          <w:t>Annual Review of Ecology and Systematics</w:t>
        </w:r>
        <w:r>
          <w:t xml:space="preserve">, </w:t>
        </w:r>
        <w:r>
          <w:rPr>
            <w:b/>
            <w:bCs/>
          </w:rPr>
          <w:t>18</w:t>
        </w:r>
        <w:r>
          <w:t>, 409–430.</w:t>
        </w:r>
      </w:ins>
    </w:p>
    <w:p w14:paraId="5A50D32D" w14:textId="77777777" w:rsidR="00775FF6" w:rsidRDefault="00775FF6" w:rsidP="00775FF6">
      <w:pPr>
        <w:pStyle w:val="Bibliography"/>
        <w:rPr>
          <w:ins w:id="337" w:author="Dr Elizabeth Wenk" w:date="2016-09-06T16:21:00Z"/>
        </w:rPr>
      </w:pPr>
      <w:ins w:id="338" w:author="Dr Elizabeth Wenk" w:date="2016-09-06T16:21: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69C25DC1" w14:textId="77777777" w:rsidR="00775FF6" w:rsidRDefault="00775FF6" w:rsidP="00775FF6">
      <w:pPr>
        <w:pStyle w:val="Bibliography"/>
        <w:rPr>
          <w:ins w:id="339" w:author="Dr Elizabeth Wenk" w:date="2016-09-06T16:21:00Z"/>
        </w:rPr>
      </w:pPr>
      <w:ins w:id="340" w:author="Dr Elizabeth Wenk" w:date="2016-09-06T16:21: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6093B158" w14:textId="77777777" w:rsidR="00775FF6" w:rsidRDefault="00775FF6" w:rsidP="00775FF6">
      <w:pPr>
        <w:pStyle w:val="Bibliography"/>
        <w:rPr>
          <w:ins w:id="341" w:author="Dr Elizabeth Wenk" w:date="2016-09-06T16:21:00Z"/>
        </w:rPr>
      </w:pPr>
      <w:ins w:id="342" w:author="Dr Elizabeth Wenk" w:date="2016-09-06T16:21:00Z">
        <w:r>
          <w:t xml:space="preserve">Reekie, E.G. &amp; Bazzaz, F.A. (1987a) Reproductive effort in plants. 1. Carbon allocation to reproduction. </w:t>
        </w:r>
        <w:r>
          <w:rPr>
            <w:i/>
            <w:iCs/>
          </w:rPr>
          <w:t>The American Naturalist</w:t>
        </w:r>
        <w:r>
          <w:t xml:space="preserve">, </w:t>
        </w:r>
        <w:r>
          <w:rPr>
            <w:b/>
            <w:bCs/>
          </w:rPr>
          <w:t>129</w:t>
        </w:r>
        <w:r>
          <w:t>, 876–896.</w:t>
        </w:r>
      </w:ins>
    </w:p>
    <w:p w14:paraId="1D075CF4" w14:textId="77777777" w:rsidR="00775FF6" w:rsidRDefault="00775FF6" w:rsidP="00775FF6">
      <w:pPr>
        <w:pStyle w:val="Bibliography"/>
        <w:rPr>
          <w:ins w:id="343" w:author="Dr Elizabeth Wenk" w:date="2016-09-06T16:21:00Z"/>
        </w:rPr>
      </w:pPr>
      <w:ins w:id="344" w:author="Dr Elizabeth Wenk" w:date="2016-09-06T16:21: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3E85CA44" w14:textId="77777777" w:rsidR="00775FF6" w:rsidRDefault="00775FF6" w:rsidP="00775FF6">
      <w:pPr>
        <w:pStyle w:val="Bibliography"/>
        <w:rPr>
          <w:ins w:id="345" w:author="Dr Elizabeth Wenk" w:date="2016-09-06T16:21:00Z"/>
        </w:rPr>
      </w:pPr>
      <w:ins w:id="346" w:author="Dr Elizabeth Wenk" w:date="2016-09-06T16:21: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2DAD7370" w14:textId="77777777" w:rsidR="00775FF6" w:rsidRDefault="00775FF6" w:rsidP="00775FF6">
      <w:pPr>
        <w:pStyle w:val="Bibliography"/>
        <w:rPr>
          <w:ins w:id="347" w:author="Dr Elizabeth Wenk" w:date="2016-09-06T16:21:00Z"/>
        </w:rPr>
      </w:pPr>
      <w:ins w:id="348" w:author="Dr Elizabeth Wenk" w:date="2016-09-06T16:21:00Z">
        <w:r>
          <w:t xml:space="preserve">Rosenheim, J.A., Schreiber, S.J. &amp; Williams, N.M. (2015) Does an “oversupply” of ovules cause pollen limitation? </w:t>
        </w:r>
        <w:r>
          <w:rPr>
            <w:i/>
            <w:iCs/>
          </w:rPr>
          <w:t>New Phytologist</w:t>
        </w:r>
        <w:r>
          <w:t>, n/a-n/a.</w:t>
        </w:r>
      </w:ins>
    </w:p>
    <w:p w14:paraId="72325644" w14:textId="77777777" w:rsidR="00775FF6" w:rsidRDefault="00775FF6" w:rsidP="00775FF6">
      <w:pPr>
        <w:pStyle w:val="Bibliography"/>
        <w:rPr>
          <w:ins w:id="349" w:author="Dr Elizabeth Wenk" w:date="2016-09-06T16:21:00Z"/>
        </w:rPr>
      </w:pPr>
      <w:ins w:id="350" w:author="Dr Elizabeth Wenk" w:date="2016-09-06T16:21: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102472F4" w14:textId="77777777" w:rsidR="00775FF6" w:rsidRDefault="00775FF6" w:rsidP="00775FF6">
      <w:pPr>
        <w:pStyle w:val="Bibliography"/>
        <w:rPr>
          <w:ins w:id="351" w:author="Dr Elizabeth Wenk" w:date="2016-09-06T16:21:00Z"/>
        </w:rPr>
      </w:pPr>
      <w:ins w:id="352" w:author="Dr Elizabeth Wenk" w:date="2016-09-06T16:21: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615AC50B" w14:textId="77777777" w:rsidR="00775FF6" w:rsidRDefault="00775FF6" w:rsidP="00775FF6">
      <w:pPr>
        <w:pStyle w:val="Bibliography"/>
        <w:rPr>
          <w:ins w:id="353" w:author="Dr Elizabeth Wenk" w:date="2016-09-06T16:21:00Z"/>
        </w:rPr>
      </w:pPr>
      <w:ins w:id="354" w:author="Dr Elizabeth Wenk" w:date="2016-09-06T16:21: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72461EFE" w14:textId="77777777" w:rsidR="00775FF6" w:rsidRDefault="00775FF6" w:rsidP="00775FF6">
      <w:pPr>
        <w:pStyle w:val="Bibliography"/>
        <w:rPr>
          <w:ins w:id="355" w:author="Dr Elizabeth Wenk" w:date="2016-09-06T16:21:00Z"/>
        </w:rPr>
      </w:pPr>
      <w:ins w:id="356" w:author="Dr Elizabeth Wenk" w:date="2016-09-06T16:21:00Z">
        <w:r>
          <w:t xml:space="preserve">Saa, S. &amp; Brown, P.H. (2014) Fruit presence negatively affects photosynthesis by reducing leaf nitrogen in almond. </w:t>
        </w:r>
        <w:r>
          <w:rPr>
            <w:i/>
            <w:iCs/>
          </w:rPr>
          <w:t>Functional Plant Biology</w:t>
        </w:r>
        <w:r>
          <w:t xml:space="preserve">, </w:t>
        </w:r>
        <w:r>
          <w:rPr>
            <w:b/>
            <w:bCs/>
          </w:rPr>
          <w:t>41</w:t>
        </w:r>
        <w:r>
          <w:t>, 884–891.</w:t>
        </w:r>
      </w:ins>
    </w:p>
    <w:p w14:paraId="071FFAFA" w14:textId="77777777" w:rsidR="00775FF6" w:rsidRDefault="00775FF6" w:rsidP="00775FF6">
      <w:pPr>
        <w:pStyle w:val="Bibliography"/>
        <w:rPr>
          <w:ins w:id="357" w:author="Dr Elizabeth Wenk" w:date="2016-09-06T16:21:00Z"/>
        </w:rPr>
      </w:pPr>
      <w:ins w:id="358" w:author="Dr Elizabeth Wenk" w:date="2016-09-06T16:21:00Z">
        <w:r>
          <w:t xml:space="preserve">Sadras, V.O. (2007) Evolutionary aspects of the trade-off between seed size and number in crops. </w:t>
        </w:r>
        <w:r>
          <w:rPr>
            <w:i/>
            <w:iCs/>
          </w:rPr>
          <w:t>Field Crops Research</w:t>
        </w:r>
        <w:r>
          <w:t xml:space="preserve">, </w:t>
        </w:r>
        <w:r>
          <w:rPr>
            <w:b/>
            <w:bCs/>
          </w:rPr>
          <w:t>100</w:t>
        </w:r>
        <w:r>
          <w:t>, 125–138.</w:t>
        </w:r>
      </w:ins>
    </w:p>
    <w:p w14:paraId="70EBF04E" w14:textId="77777777" w:rsidR="00775FF6" w:rsidRDefault="00775FF6" w:rsidP="00775FF6">
      <w:pPr>
        <w:pStyle w:val="Bibliography"/>
        <w:rPr>
          <w:ins w:id="359" w:author="Dr Elizabeth Wenk" w:date="2016-09-06T16:21:00Z"/>
        </w:rPr>
      </w:pPr>
      <w:ins w:id="360" w:author="Dr Elizabeth Wenk" w:date="2016-09-06T16:21: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266ED5FA" w14:textId="77777777" w:rsidR="00775FF6" w:rsidRDefault="00775FF6" w:rsidP="00775FF6">
      <w:pPr>
        <w:pStyle w:val="Bibliography"/>
        <w:rPr>
          <w:ins w:id="361" w:author="Dr Elizabeth Wenk" w:date="2016-09-06T16:21:00Z"/>
        </w:rPr>
      </w:pPr>
      <w:ins w:id="362" w:author="Dr Elizabeth Wenk" w:date="2016-09-06T16:21:00Z">
        <w:r>
          <w:t xml:space="preserve">Shalom, L., Samuels, S., Zur, N., Shlizerman, L., Doron-Faigenboim, A., Blumwald., E. &amp; Sadka, A. (2014) Fruit load induces changes in global gene expression and in abscisic acid (ABA) and indole acetic acid (IAA) homeostasis in citrus buds. </w:t>
        </w:r>
        <w:r>
          <w:rPr>
            <w:i/>
            <w:iCs/>
          </w:rPr>
          <w:t>Journal of Experimental Botany</w:t>
        </w:r>
        <w:r>
          <w:t xml:space="preserve">, </w:t>
        </w:r>
        <w:r>
          <w:rPr>
            <w:b/>
            <w:bCs/>
          </w:rPr>
          <w:t>65</w:t>
        </w:r>
        <w:r>
          <w:t>, 3029–3044.</w:t>
        </w:r>
      </w:ins>
    </w:p>
    <w:p w14:paraId="05139232" w14:textId="77777777" w:rsidR="00775FF6" w:rsidRDefault="00775FF6" w:rsidP="00775FF6">
      <w:pPr>
        <w:pStyle w:val="Bibliography"/>
        <w:rPr>
          <w:ins w:id="363" w:author="Dr Elizabeth Wenk" w:date="2016-09-06T16:21:00Z"/>
        </w:rPr>
      </w:pPr>
      <w:ins w:id="364" w:author="Dr Elizabeth Wenk" w:date="2016-09-06T16:21:00Z">
        <w:r>
          <w:t xml:space="preserve">Sibly, R., Calow, P. &amp; Nichols, N. (1985) Are patterns of growth adaptive? </w:t>
        </w:r>
        <w:r>
          <w:rPr>
            <w:i/>
            <w:iCs/>
          </w:rPr>
          <w:t>Journal of Theoretical Biology</w:t>
        </w:r>
        <w:r>
          <w:t xml:space="preserve">, </w:t>
        </w:r>
        <w:r>
          <w:rPr>
            <w:b/>
            <w:bCs/>
          </w:rPr>
          <w:t>112</w:t>
        </w:r>
        <w:r>
          <w:t>, 553–574.</w:t>
        </w:r>
      </w:ins>
    </w:p>
    <w:p w14:paraId="5ADC2862" w14:textId="77777777" w:rsidR="00775FF6" w:rsidRDefault="00775FF6" w:rsidP="00775FF6">
      <w:pPr>
        <w:pStyle w:val="Bibliography"/>
        <w:rPr>
          <w:ins w:id="365" w:author="Dr Elizabeth Wenk" w:date="2016-09-06T16:21:00Z"/>
        </w:rPr>
      </w:pPr>
      <w:ins w:id="366" w:author="Dr Elizabeth Wenk" w:date="2016-09-06T16:21:00Z">
        <w:r>
          <w:lastRenderedPageBreak/>
          <w:t xml:space="preserve">Stephenson, A.G. (1981) Flower and fruit abortion: proximate causes and ultimate functions. </w:t>
        </w:r>
        <w:r>
          <w:rPr>
            <w:i/>
            <w:iCs/>
          </w:rPr>
          <w:t>Annual Review of Ecology &amp; Systematics</w:t>
        </w:r>
        <w:r>
          <w:t xml:space="preserve">, </w:t>
        </w:r>
        <w:r>
          <w:rPr>
            <w:b/>
            <w:bCs/>
          </w:rPr>
          <w:t>12</w:t>
        </w:r>
        <w:r>
          <w:t>, 253–279.</w:t>
        </w:r>
      </w:ins>
    </w:p>
    <w:p w14:paraId="4B06157D" w14:textId="77777777" w:rsidR="00775FF6" w:rsidRDefault="00775FF6" w:rsidP="00775FF6">
      <w:pPr>
        <w:pStyle w:val="Bibliography"/>
        <w:rPr>
          <w:ins w:id="367" w:author="Dr Elizabeth Wenk" w:date="2016-09-06T16:21:00Z"/>
        </w:rPr>
      </w:pPr>
      <w:ins w:id="368" w:author="Dr Elizabeth Wenk" w:date="2016-09-06T16:21:00Z">
        <w:r>
          <w:t xml:space="preserve">Sutherland, S. (1986) Patterns of fruit-set: what controls fruit-flower ratios in plants? </w:t>
        </w:r>
        <w:r>
          <w:rPr>
            <w:i/>
            <w:iCs/>
          </w:rPr>
          <w:t>Evolution</w:t>
        </w:r>
        <w:r>
          <w:t xml:space="preserve">, </w:t>
        </w:r>
        <w:r>
          <w:rPr>
            <w:b/>
            <w:bCs/>
          </w:rPr>
          <w:t>40</w:t>
        </w:r>
        <w:r>
          <w:t>, 117–128.</w:t>
        </w:r>
      </w:ins>
    </w:p>
    <w:p w14:paraId="437326BD" w14:textId="77777777" w:rsidR="00775FF6" w:rsidRDefault="00775FF6" w:rsidP="00775FF6">
      <w:pPr>
        <w:pStyle w:val="Bibliography"/>
        <w:rPr>
          <w:ins w:id="369" w:author="Dr Elizabeth Wenk" w:date="2016-09-06T16:21:00Z"/>
        </w:rPr>
      </w:pPr>
      <w:ins w:id="370" w:author="Dr Elizabeth Wenk" w:date="2016-09-06T16:21:00Z">
        <w:r>
          <w:t xml:space="preserve">Thompson, K. &amp; Stewart, A.J.A. (1981) The measurement and meaning of reproductive effort in plants. </w:t>
        </w:r>
        <w:r>
          <w:rPr>
            <w:i/>
            <w:iCs/>
          </w:rPr>
          <w:t>The American Naturalist</w:t>
        </w:r>
        <w:r>
          <w:t xml:space="preserve">, </w:t>
        </w:r>
        <w:r>
          <w:rPr>
            <w:b/>
            <w:bCs/>
          </w:rPr>
          <w:t>117</w:t>
        </w:r>
        <w:r>
          <w:t>, 205–211.</w:t>
        </w:r>
      </w:ins>
    </w:p>
    <w:p w14:paraId="33A201B2" w14:textId="77777777" w:rsidR="00775FF6" w:rsidRDefault="00775FF6" w:rsidP="00775FF6">
      <w:pPr>
        <w:pStyle w:val="Bibliography"/>
        <w:rPr>
          <w:ins w:id="371" w:author="Dr Elizabeth Wenk" w:date="2016-09-06T16:21:00Z"/>
        </w:rPr>
      </w:pPr>
      <w:ins w:id="372" w:author="Dr Elizabeth Wenk" w:date="2016-09-06T16:21:00Z">
        <w:r>
          <w:t xml:space="preserve">Weiner, J., Campbell, L.G., Pino, J. &amp; Echarte, L. (2009) The allometry of reproduction within plant populations. </w:t>
        </w:r>
        <w:r>
          <w:rPr>
            <w:i/>
            <w:iCs/>
          </w:rPr>
          <w:t>Journal of Ecology</w:t>
        </w:r>
        <w:r>
          <w:t xml:space="preserve">, </w:t>
        </w:r>
        <w:r>
          <w:rPr>
            <w:b/>
            <w:bCs/>
          </w:rPr>
          <w:t>97</w:t>
        </w:r>
        <w:r>
          <w:t>, 1220–1233.</w:t>
        </w:r>
      </w:ins>
    </w:p>
    <w:p w14:paraId="6927C5C1" w14:textId="77777777" w:rsidR="00775FF6" w:rsidRDefault="00775FF6" w:rsidP="00775FF6">
      <w:pPr>
        <w:pStyle w:val="Bibliography"/>
        <w:rPr>
          <w:ins w:id="373" w:author="Dr Elizabeth Wenk" w:date="2016-09-06T16:21:00Z"/>
        </w:rPr>
      </w:pPr>
      <w:ins w:id="374" w:author="Dr Elizabeth Wenk" w:date="2016-09-06T16:21:00Z">
        <w:r>
          <w:t xml:space="preserve">Wenk, E.H. &amp; Falster, D.S. (2015) Quantifying and understanding reproductive allocation schedules in plants. </w:t>
        </w:r>
        <w:r>
          <w:rPr>
            <w:i/>
            <w:iCs/>
          </w:rPr>
          <w:t>Ecology and Evolution</w:t>
        </w:r>
        <w:r>
          <w:t>, n/a-n/a.</w:t>
        </w:r>
      </w:ins>
    </w:p>
    <w:p w14:paraId="35DA70E1" w14:textId="77777777" w:rsidR="00775FF6" w:rsidRDefault="00775FF6" w:rsidP="00775FF6">
      <w:pPr>
        <w:pStyle w:val="Bibliography"/>
        <w:rPr>
          <w:ins w:id="375" w:author="Dr Elizabeth Wenk" w:date="2016-09-06T16:21:00Z"/>
        </w:rPr>
      </w:pPr>
      <w:ins w:id="376" w:author="Dr Elizabeth Wenk" w:date="2016-09-06T16:21:00Z">
        <w:r>
          <w:t xml:space="preserve">Wesselingh, R.A. (2007) Pollen limitation meets resource allocation: towards a comprehensive methodology. </w:t>
        </w:r>
        <w:r>
          <w:rPr>
            <w:i/>
            <w:iCs/>
          </w:rPr>
          <w:t>The New Phytologist</w:t>
        </w:r>
        <w:r>
          <w:t xml:space="preserve">, </w:t>
        </w:r>
        <w:r>
          <w:rPr>
            <w:b/>
            <w:bCs/>
          </w:rPr>
          <w:t>174</w:t>
        </w:r>
        <w:r>
          <w:t>, 26–37.</w:t>
        </w:r>
      </w:ins>
    </w:p>
    <w:p w14:paraId="18293392" w14:textId="77777777" w:rsidR="00775FF6" w:rsidRDefault="00775FF6" w:rsidP="00775FF6">
      <w:pPr>
        <w:pStyle w:val="Bibliography"/>
        <w:rPr>
          <w:ins w:id="377" w:author="Dr Elizabeth Wenk" w:date="2016-09-06T16:21:00Z"/>
        </w:rPr>
      </w:pPr>
      <w:ins w:id="378" w:author="Dr Elizabeth Wenk" w:date="2016-09-06T16:21:00Z">
        <w:r>
          <w:t xml:space="preserve">Westoby, M., Falster, D., Moles, A., Vesk, P. &amp; Wright, I. (2002) Plant ecological strategies: Some leading dimensions of variation between species. </w:t>
        </w:r>
        <w:r>
          <w:rPr>
            <w:i/>
            <w:iCs/>
          </w:rPr>
          <w:t>Annual Review of Ecology and Systematics</w:t>
        </w:r>
        <w:r>
          <w:t xml:space="preserve">, </w:t>
        </w:r>
        <w:r>
          <w:rPr>
            <w:b/>
            <w:bCs/>
          </w:rPr>
          <w:t>33</w:t>
        </w:r>
        <w:r>
          <w:t>, 125–159.</w:t>
        </w:r>
      </w:ins>
    </w:p>
    <w:p w14:paraId="7FAC149E" w14:textId="77777777" w:rsidR="00775FF6" w:rsidRDefault="00775FF6" w:rsidP="00775FF6">
      <w:pPr>
        <w:pStyle w:val="Bibliography"/>
        <w:rPr>
          <w:ins w:id="379" w:author="Dr Elizabeth Wenk" w:date="2016-09-06T16:21:00Z"/>
        </w:rPr>
      </w:pPr>
      <w:ins w:id="380" w:author="Dr Elizabeth Wenk" w:date="2016-09-06T16:21:00Z">
        <w:r>
          <w:t xml:space="preserve">Zhang, H., Huang, J., Williams, P.H., Vaissière, B.E., Zhou, Z., Gai, Q., Dong, J. &amp; An, J. (2015) Managed bumblebees outperform honeybees in increasing peach fruit set in China: different limiting processes with different pollinators. </w:t>
        </w:r>
        <w:r>
          <w:rPr>
            <w:i/>
            <w:iCs/>
          </w:rPr>
          <w:t>PLOS ONE</w:t>
        </w:r>
        <w:r>
          <w:t xml:space="preserve">, </w:t>
        </w:r>
        <w:r>
          <w:rPr>
            <w:b/>
            <w:bCs/>
          </w:rPr>
          <w:t>10</w:t>
        </w:r>
        <w:r>
          <w:t>, e0121143.</w:t>
        </w:r>
      </w:ins>
    </w:p>
    <w:p w14:paraId="079FF487" w14:textId="77777777" w:rsidR="00775FF6" w:rsidRDefault="00775FF6" w:rsidP="00775FF6">
      <w:pPr>
        <w:pStyle w:val="Bibliography"/>
        <w:rPr>
          <w:ins w:id="381" w:author="Dr Elizabeth Wenk" w:date="2016-09-06T16:21:00Z"/>
        </w:rPr>
      </w:pPr>
      <w:ins w:id="382" w:author="Dr Elizabeth Wenk" w:date="2016-09-06T16:21:00Z">
        <w:r>
          <w:t xml:space="preserve">Zimmerman, M. &amp; Pyke, G.H. (1988) Reproduction in Polemonium: assessing the factors limiting seed set. </w:t>
        </w:r>
        <w:r>
          <w:rPr>
            <w:i/>
            <w:iCs/>
          </w:rPr>
          <w:t>The American Naturalist</w:t>
        </w:r>
        <w:r>
          <w:t xml:space="preserve">, </w:t>
        </w:r>
        <w:r>
          <w:rPr>
            <w:b/>
            <w:bCs/>
          </w:rPr>
          <w:t>131</w:t>
        </w:r>
        <w:r>
          <w:t>, 723–738.</w:t>
        </w:r>
      </w:ins>
    </w:p>
    <w:p w14:paraId="6D315A0D" w14:textId="786DD243" w:rsidR="00F514EA" w:rsidDel="003222B1" w:rsidRDefault="00F514EA" w:rsidP="00F514EA">
      <w:pPr>
        <w:pStyle w:val="Bibliography"/>
        <w:rPr>
          <w:del w:id="383" w:author="Dr Elizabeth Wenk" w:date="2016-09-06T15:59:00Z"/>
        </w:rPr>
      </w:pPr>
      <w:del w:id="384" w:author="Dr Elizabeth Wenk" w:date="2016-09-06T15:59:00Z">
        <w:r w:rsidDel="003222B1">
          <w:delText xml:space="preserve">Ackerman, J.D. (2000) Abiotic pollen and pollination: ecological, functional, and evolutionary perspectives. </w:delText>
        </w:r>
        <w:r w:rsidDel="003222B1">
          <w:rPr>
            <w:i/>
            <w:iCs/>
          </w:rPr>
          <w:delText>Pollen and Pollination</w:delText>
        </w:r>
        <w:r w:rsidDel="003222B1">
          <w:delText xml:space="preserve"> (eds P.D.A. Dafni, P.D.M. Hesse &amp; P.D.E. Pacini), pp. 167–185. Springer Vienna.</w:delText>
        </w:r>
      </w:del>
    </w:p>
    <w:p w14:paraId="19589B0A" w14:textId="4F8D0E65" w:rsidR="00F514EA" w:rsidDel="003222B1" w:rsidRDefault="00F514EA" w:rsidP="00F514EA">
      <w:pPr>
        <w:pStyle w:val="Bibliography"/>
        <w:rPr>
          <w:del w:id="385" w:author="Dr Elizabeth Wenk" w:date="2016-09-06T15:59:00Z"/>
        </w:rPr>
      </w:pPr>
      <w:del w:id="386" w:author="Dr Elizabeth Wenk" w:date="2016-09-06T15:59:00Z">
        <w:r w:rsidDel="003222B1">
          <w:delText xml:space="preserve">Albrecht, M., Schmid, B., Hautier, Y. &amp; Müller, C.B. (2012) Diverse pollinator communities enhance plant reproductive success. </w:delText>
        </w:r>
        <w:r w:rsidDel="003222B1">
          <w:rPr>
            <w:i/>
            <w:iCs/>
          </w:rPr>
          <w:delText>Proc. R. Soc. B</w:delText>
        </w:r>
        <w:r w:rsidDel="003222B1">
          <w:delText xml:space="preserve">, </w:delText>
        </w:r>
        <w:r w:rsidDel="003222B1">
          <w:rPr>
            <w:b/>
            <w:bCs/>
          </w:rPr>
          <w:delText>279</w:delText>
        </w:r>
        <w:r w:rsidDel="003222B1">
          <w:delText>, 4845–4852.</w:delText>
        </w:r>
      </w:del>
    </w:p>
    <w:p w14:paraId="77407AEA" w14:textId="0CB5CAB4" w:rsidR="00F514EA" w:rsidDel="003222B1" w:rsidRDefault="00F514EA" w:rsidP="00F514EA">
      <w:pPr>
        <w:pStyle w:val="Bibliography"/>
        <w:rPr>
          <w:del w:id="387" w:author="Dr Elizabeth Wenk" w:date="2016-09-06T15:59:00Z"/>
        </w:rPr>
      </w:pPr>
      <w:del w:id="388" w:author="Dr Elizabeth Wenk" w:date="2016-09-06T15:59:00Z">
        <w:r w:rsidDel="003222B1">
          <w:delText xml:space="preserve">Andrade, F.H., Sadras, V.O., Vega, C.R.C. &amp; Echarte, L. (2005) Physiological determinants of crop growth and yield in maize, sunflower and soybean. </w:delText>
        </w:r>
        <w:r w:rsidDel="003222B1">
          <w:rPr>
            <w:i/>
            <w:iCs/>
          </w:rPr>
          <w:delText>Journal of Crop Improvement</w:delText>
        </w:r>
        <w:r w:rsidDel="003222B1">
          <w:delText xml:space="preserve">, </w:delText>
        </w:r>
        <w:r w:rsidDel="003222B1">
          <w:rPr>
            <w:b/>
            <w:bCs/>
          </w:rPr>
          <w:delText>14</w:delText>
        </w:r>
        <w:r w:rsidDel="003222B1">
          <w:delText>, 51–101.</w:delText>
        </w:r>
      </w:del>
    </w:p>
    <w:p w14:paraId="7FB84A41" w14:textId="6293636B" w:rsidR="00F514EA" w:rsidDel="003222B1" w:rsidRDefault="00F514EA" w:rsidP="00F514EA">
      <w:pPr>
        <w:pStyle w:val="Bibliography"/>
        <w:rPr>
          <w:del w:id="389" w:author="Dr Elizabeth Wenk" w:date="2016-09-06T15:59:00Z"/>
        </w:rPr>
      </w:pPr>
      <w:del w:id="390" w:author="Dr Elizabeth Wenk" w:date="2016-09-06T15:59:00Z">
        <w:r w:rsidDel="003222B1">
          <w:delText xml:space="preserve">Ashman, T. (1994) Reproductive allocation in hermaphrodite and female plants of </w:delText>
        </w:r>
        <w:r w:rsidDel="003222B1">
          <w:rPr>
            <w:i/>
            <w:iCs/>
          </w:rPr>
          <w:delText>Sidalcea oregana</w:delText>
        </w:r>
        <w:r w:rsidDel="003222B1">
          <w:delText xml:space="preserve"> ssp </w:delText>
        </w:r>
        <w:r w:rsidDel="003222B1">
          <w:rPr>
            <w:i/>
            <w:iCs/>
          </w:rPr>
          <w:delText>spicata</w:delText>
        </w:r>
        <w:r w:rsidDel="003222B1">
          <w:delText xml:space="preserve"> (Malvaceae) using 4 currencies. </w:delText>
        </w:r>
        <w:r w:rsidDel="003222B1">
          <w:rPr>
            <w:i/>
            <w:iCs/>
          </w:rPr>
          <w:delText>American Journal of Botany</w:delText>
        </w:r>
        <w:r w:rsidDel="003222B1">
          <w:delText xml:space="preserve">, </w:delText>
        </w:r>
        <w:r w:rsidDel="003222B1">
          <w:rPr>
            <w:b/>
            <w:bCs/>
          </w:rPr>
          <w:delText>81</w:delText>
        </w:r>
        <w:r w:rsidDel="003222B1">
          <w:delText>, 433–438.</w:delText>
        </w:r>
      </w:del>
    </w:p>
    <w:p w14:paraId="5C05AB81" w14:textId="4447DBBB" w:rsidR="00F514EA" w:rsidDel="003222B1" w:rsidRDefault="00F514EA" w:rsidP="00F514EA">
      <w:pPr>
        <w:pStyle w:val="Bibliography"/>
        <w:rPr>
          <w:del w:id="391" w:author="Dr Elizabeth Wenk" w:date="2016-09-06T15:59:00Z"/>
        </w:rPr>
      </w:pPr>
      <w:del w:id="392" w:author="Dr Elizabeth Wenk" w:date="2016-09-06T15:59:00Z">
        <w:r w:rsidDel="003222B1">
          <w:delText xml:space="preserve">Ashman, T.-L., Knight, T.M., Steets, J.A., Amarasekare, P., Burd, M., Campbell, D.R., Dudash, M.R., Johnston, M.O., Mazer, S.J., Mitchell, R.J., Morgan, M.T. &amp; Wilson, W.G. (2004) Pollen limitation of plant reproduction: ecological and evolutionary causes and consequences. </w:delText>
        </w:r>
        <w:r w:rsidDel="003222B1">
          <w:rPr>
            <w:i/>
            <w:iCs/>
          </w:rPr>
          <w:delText>Ecology</w:delText>
        </w:r>
        <w:r w:rsidDel="003222B1">
          <w:delText xml:space="preserve">, </w:delText>
        </w:r>
        <w:r w:rsidDel="003222B1">
          <w:rPr>
            <w:b/>
            <w:bCs/>
          </w:rPr>
          <w:delText>85</w:delText>
        </w:r>
        <w:r w:rsidDel="003222B1">
          <w:delText>, 2408–2421.</w:delText>
        </w:r>
      </w:del>
    </w:p>
    <w:p w14:paraId="6091527F" w14:textId="716689FC" w:rsidR="00F514EA" w:rsidDel="003222B1" w:rsidRDefault="00F514EA" w:rsidP="00F514EA">
      <w:pPr>
        <w:pStyle w:val="Bibliography"/>
        <w:rPr>
          <w:del w:id="393" w:author="Dr Elizabeth Wenk" w:date="2016-09-06T15:59:00Z"/>
        </w:rPr>
      </w:pPr>
      <w:del w:id="394" w:author="Dr Elizabeth Wenk" w:date="2016-09-06T15:59:00Z">
        <w:r w:rsidDel="003222B1">
          <w:delText xml:space="preserve">Bierzychudek, P. (1981) Pollinator limitation of plant reproductive effort. </w:delText>
        </w:r>
        <w:r w:rsidDel="003222B1">
          <w:rPr>
            <w:i/>
            <w:iCs/>
          </w:rPr>
          <w:delText>The American Naturalist</w:delText>
        </w:r>
        <w:r w:rsidDel="003222B1">
          <w:delText xml:space="preserve">, </w:delText>
        </w:r>
        <w:r w:rsidDel="003222B1">
          <w:rPr>
            <w:b/>
            <w:bCs/>
          </w:rPr>
          <w:delText>117</w:delText>
        </w:r>
        <w:r w:rsidDel="003222B1">
          <w:delText>, 838–840.</w:delText>
        </w:r>
      </w:del>
    </w:p>
    <w:p w14:paraId="4216BBC9" w14:textId="3E371E03" w:rsidR="00F514EA" w:rsidDel="003222B1" w:rsidRDefault="00F514EA" w:rsidP="00F514EA">
      <w:pPr>
        <w:pStyle w:val="Bibliography"/>
        <w:rPr>
          <w:del w:id="395" w:author="Dr Elizabeth Wenk" w:date="2016-09-06T15:59:00Z"/>
        </w:rPr>
      </w:pPr>
      <w:del w:id="396" w:author="Dr Elizabeth Wenk" w:date="2016-09-06T15:59:00Z">
        <w:r w:rsidDel="003222B1">
          <w:delText xml:space="preserve">Burd, M. (1994) Bateman’s principle and plant reproduction: The role of pollen limitation in fruit and seed set. </w:delText>
        </w:r>
        <w:r w:rsidDel="003222B1">
          <w:rPr>
            <w:i/>
            <w:iCs/>
          </w:rPr>
          <w:delText>The Botanical Review</w:delText>
        </w:r>
        <w:r w:rsidDel="003222B1">
          <w:delText xml:space="preserve">, </w:delText>
        </w:r>
        <w:r w:rsidDel="003222B1">
          <w:rPr>
            <w:b/>
            <w:bCs/>
          </w:rPr>
          <w:delText>60</w:delText>
        </w:r>
        <w:r w:rsidDel="003222B1">
          <w:delText>, 83–139.</w:delText>
        </w:r>
      </w:del>
    </w:p>
    <w:p w14:paraId="7D2EEC33" w14:textId="005144F0" w:rsidR="00F514EA" w:rsidDel="003222B1" w:rsidRDefault="00F514EA" w:rsidP="00F514EA">
      <w:pPr>
        <w:pStyle w:val="Bibliography"/>
        <w:rPr>
          <w:del w:id="397" w:author="Dr Elizabeth Wenk" w:date="2016-09-06T15:59:00Z"/>
        </w:rPr>
      </w:pPr>
      <w:del w:id="398" w:author="Dr Elizabeth Wenk" w:date="2016-09-06T15:59:00Z">
        <w:r w:rsidDel="003222B1">
          <w:lastRenderedPageBreak/>
          <w:delText>Burd, M. (2008) The Haig</w:delText>
        </w:r>
        <w:r w:rsidDel="003222B1">
          <w:rPr>
            <w:rFonts w:ascii="Cambria Math" w:hAnsi="Cambria Math" w:cs="Cambria Math"/>
          </w:rPr>
          <w:delText>‐</w:delText>
        </w:r>
        <w:r w:rsidDel="003222B1">
          <w:delText xml:space="preserve">Westoby model revisited. </w:delText>
        </w:r>
        <w:r w:rsidDel="003222B1">
          <w:rPr>
            <w:i/>
            <w:iCs/>
          </w:rPr>
          <w:delText>The American Naturalist</w:delText>
        </w:r>
        <w:r w:rsidDel="003222B1">
          <w:delText xml:space="preserve">, </w:delText>
        </w:r>
        <w:r w:rsidDel="003222B1">
          <w:rPr>
            <w:b/>
            <w:bCs/>
          </w:rPr>
          <w:delText>171</w:delText>
        </w:r>
        <w:r w:rsidDel="003222B1">
          <w:delText>, 400–404.</w:delText>
        </w:r>
      </w:del>
    </w:p>
    <w:p w14:paraId="0C286D19" w14:textId="5B009023" w:rsidR="00F514EA" w:rsidDel="003222B1" w:rsidRDefault="00F514EA" w:rsidP="00F514EA">
      <w:pPr>
        <w:pStyle w:val="Bibliography"/>
        <w:rPr>
          <w:del w:id="399" w:author="Dr Elizabeth Wenk" w:date="2016-09-06T15:59:00Z"/>
        </w:rPr>
      </w:pPr>
      <w:del w:id="400" w:author="Dr Elizabeth Wenk" w:date="2016-09-06T15:59:00Z">
        <w:r w:rsidDel="003222B1">
          <w:delText xml:space="preserve">Burd, M. (2016) Pollen Limitation Is Common-Should It Be? </w:delText>
        </w:r>
        <w:r w:rsidDel="003222B1">
          <w:rPr>
            <w:i/>
            <w:iCs/>
          </w:rPr>
          <w:delText>The American Naturalist</w:delText>
        </w:r>
        <w:r w:rsidDel="003222B1">
          <w:delText xml:space="preserve">, </w:delText>
        </w:r>
        <w:r w:rsidDel="003222B1">
          <w:rPr>
            <w:b/>
            <w:bCs/>
          </w:rPr>
          <w:delText>187</w:delText>
        </w:r>
        <w:r w:rsidDel="003222B1">
          <w:delText>, 388–396.</w:delText>
        </w:r>
      </w:del>
    </w:p>
    <w:p w14:paraId="05EE0245" w14:textId="4E474915" w:rsidR="00F514EA" w:rsidDel="003222B1" w:rsidRDefault="00F514EA" w:rsidP="00F514EA">
      <w:pPr>
        <w:pStyle w:val="Bibliography"/>
        <w:rPr>
          <w:del w:id="401" w:author="Dr Elizabeth Wenk" w:date="2016-09-06T15:59:00Z"/>
        </w:rPr>
      </w:pPr>
      <w:del w:id="402" w:author="Dr Elizabeth Wenk" w:date="2016-09-06T15:59:00Z">
        <w:r w:rsidDel="003222B1">
          <w:delText xml:space="preserve">Burd, M., Ashman, T.-L., Campbell, D.R., Dudash, M.R., Johnston, M.O., Knight, T.M., Mazer, S.J., Mitchell, R.J., Steets, J.A. &amp; Vamosi, J.C. (2009) Ovule number per flower in a world of unpredictable pollination. </w:delText>
        </w:r>
        <w:r w:rsidDel="003222B1">
          <w:rPr>
            <w:i/>
            <w:iCs/>
          </w:rPr>
          <w:delText>American Journal of Botany</w:delText>
        </w:r>
        <w:r w:rsidDel="003222B1">
          <w:delText xml:space="preserve">, </w:delText>
        </w:r>
        <w:r w:rsidDel="003222B1">
          <w:rPr>
            <w:b/>
            <w:bCs/>
          </w:rPr>
          <w:delText>96</w:delText>
        </w:r>
        <w:r w:rsidDel="003222B1">
          <w:delText>, 1159–1167.</w:delText>
        </w:r>
      </w:del>
    </w:p>
    <w:p w14:paraId="16D9CEA9" w14:textId="0A693655" w:rsidR="00F514EA" w:rsidDel="003222B1" w:rsidRDefault="00F514EA" w:rsidP="00F514EA">
      <w:pPr>
        <w:pStyle w:val="Bibliography"/>
        <w:rPr>
          <w:del w:id="403" w:author="Dr Elizabeth Wenk" w:date="2016-09-06T15:59:00Z"/>
        </w:rPr>
      </w:pPr>
      <w:del w:id="404" w:author="Dr Elizabeth Wenk" w:date="2016-09-06T15:59:00Z">
        <w:r w:rsidDel="003222B1">
          <w:delText xml:space="preserve">Calviño, A. (2014) Effects of ovule and seed abortion on brood size and fruit costs in the leguminous shrub </w:delText>
        </w:r>
        <w:r w:rsidDel="003222B1">
          <w:rPr>
            <w:i/>
            <w:iCs/>
          </w:rPr>
          <w:delText>Caesalpinia gilliesii</w:delText>
        </w:r>
        <w:r w:rsidDel="003222B1">
          <w:delText xml:space="preserve"> (Wall. ex Hook.) D. Dietr. </w:delText>
        </w:r>
        <w:r w:rsidDel="003222B1">
          <w:rPr>
            <w:i/>
            <w:iCs/>
          </w:rPr>
          <w:delText>Acta Botanica Brasilica</w:delText>
        </w:r>
        <w:r w:rsidDel="003222B1">
          <w:delText xml:space="preserve">, </w:delText>
        </w:r>
        <w:r w:rsidDel="003222B1">
          <w:rPr>
            <w:b/>
            <w:bCs/>
          </w:rPr>
          <w:delText>28</w:delText>
        </w:r>
        <w:r w:rsidDel="003222B1">
          <w:delText>, 59–67.</w:delText>
        </w:r>
      </w:del>
    </w:p>
    <w:p w14:paraId="3CD9E8B6" w14:textId="6258752E" w:rsidR="00F514EA" w:rsidDel="003222B1" w:rsidRDefault="00F514EA" w:rsidP="00F514EA">
      <w:pPr>
        <w:pStyle w:val="Bibliography"/>
        <w:rPr>
          <w:del w:id="405" w:author="Dr Elizabeth Wenk" w:date="2016-09-06T15:59:00Z"/>
        </w:rPr>
      </w:pPr>
      <w:del w:id="406" w:author="Dr Elizabeth Wenk" w:date="2016-09-06T15:59:00Z">
        <w:r w:rsidDel="003222B1">
          <w:delText xml:space="preserve">Campbell, D.R. &amp; Halama, K.J. (1993) Resource and pollen limitations to lifetime seed production in a natural plant population. </w:delText>
        </w:r>
        <w:r w:rsidDel="003222B1">
          <w:rPr>
            <w:i/>
            <w:iCs/>
          </w:rPr>
          <w:delText>Ecology</w:delText>
        </w:r>
        <w:r w:rsidDel="003222B1">
          <w:delText xml:space="preserve">, </w:delText>
        </w:r>
        <w:r w:rsidDel="003222B1">
          <w:rPr>
            <w:b/>
            <w:bCs/>
          </w:rPr>
          <w:delText>74</w:delText>
        </w:r>
        <w:r w:rsidDel="003222B1">
          <w:delText>, 1043–1051.</w:delText>
        </w:r>
      </w:del>
    </w:p>
    <w:p w14:paraId="0EC15441" w14:textId="38FE3B08" w:rsidR="00F514EA" w:rsidDel="003222B1" w:rsidRDefault="00F514EA" w:rsidP="00F514EA">
      <w:pPr>
        <w:pStyle w:val="Bibliography"/>
        <w:rPr>
          <w:del w:id="407" w:author="Dr Elizabeth Wenk" w:date="2016-09-06T15:59:00Z"/>
        </w:rPr>
      </w:pPr>
      <w:del w:id="408" w:author="Dr Elizabeth Wenk" w:date="2016-09-06T15:59:00Z">
        <w:r w:rsidDel="003222B1">
          <w:delText xml:space="preserve">Chen, H., Felker, S. &amp; Sun, S. (2010) Allometry of within-fruit reproductive allocation in subtropical dicot woody species. </w:delText>
        </w:r>
        <w:r w:rsidDel="003222B1">
          <w:rPr>
            <w:i/>
            <w:iCs/>
          </w:rPr>
          <w:delText>Am. J. Bot.</w:delText>
        </w:r>
        <w:r w:rsidDel="003222B1">
          <w:delText xml:space="preserve">, </w:delText>
        </w:r>
        <w:r w:rsidDel="003222B1">
          <w:rPr>
            <w:b/>
            <w:bCs/>
          </w:rPr>
          <w:delText>97</w:delText>
        </w:r>
        <w:r w:rsidDel="003222B1">
          <w:delText>, 611–619.</w:delText>
        </w:r>
      </w:del>
    </w:p>
    <w:p w14:paraId="29C9F5B1" w14:textId="47AD0D97" w:rsidR="00F514EA" w:rsidDel="003222B1" w:rsidRDefault="00F514EA" w:rsidP="00F514EA">
      <w:pPr>
        <w:pStyle w:val="Bibliography"/>
        <w:rPr>
          <w:del w:id="409" w:author="Dr Elizabeth Wenk" w:date="2016-09-06T15:59:00Z"/>
        </w:rPr>
      </w:pPr>
      <w:del w:id="410" w:author="Dr Elizabeth Wenk" w:date="2016-09-06T15:59:00Z">
        <w:r w:rsidDel="003222B1">
          <w:delText xml:space="preserve">Cohen, D. (1976) The optimal timing of reproduction. </w:delText>
        </w:r>
        <w:r w:rsidDel="003222B1">
          <w:rPr>
            <w:i/>
            <w:iCs/>
          </w:rPr>
          <w:delText>The American Naturalist</w:delText>
        </w:r>
        <w:r w:rsidDel="003222B1">
          <w:delText xml:space="preserve">, </w:delText>
        </w:r>
        <w:r w:rsidDel="003222B1">
          <w:rPr>
            <w:b/>
            <w:bCs/>
          </w:rPr>
          <w:delText>110</w:delText>
        </w:r>
        <w:r w:rsidDel="003222B1">
          <w:delText>, 801.</w:delText>
        </w:r>
      </w:del>
    </w:p>
    <w:p w14:paraId="43E343FE" w14:textId="2F7CFC7D" w:rsidR="00F514EA" w:rsidDel="003222B1" w:rsidRDefault="00F514EA" w:rsidP="00F514EA">
      <w:pPr>
        <w:pStyle w:val="Bibliography"/>
        <w:rPr>
          <w:del w:id="411" w:author="Dr Elizabeth Wenk" w:date="2016-09-06T15:59:00Z"/>
        </w:rPr>
      </w:pPr>
      <w:del w:id="412" w:author="Dr Elizabeth Wenk" w:date="2016-09-06T15:59:00Z">
        <w:r w:rsidDel="003222B1">
          <w:delText xml:space="preserve">Copland, B.J. &amp; Whelan, R.J. (1989) Seasonal Variation in Flowering Intensity and Pollination Limitation of Fruit Set in Four Co-Occurring Banksia Species. </w:delText>
        </w:r>
        <w:r w:rsidDel="003222B1">
          <w:rPr>
            <w:i/>
            <w:iCs/>
          </w:rPr>
          <w:delText>Journal of Ecology</w:delText>
        </w:r>
        <w:r w:rsidDel="003222B1">
          <w:delText xml:space="preserve">, </w:delText>
        </w:r>
        <w:r w:rsidDel="003222B1">
          <w:rPr>
            <w:b/>
            <w:bCs/>
          </w:rPr>
          <w:delText>77</w:delText>
        </w:r>
        <w:r w:rsidDel="003222B1">
          <w:delText>, 509–523.</w:delText>
        </w:r>
      </w:del>
    </w:p>
    <w:p w14:paraId="00B44610" w14:textId="63411E96" w:rsidR="00F514EA" w:rsidDel="003222B1" w:rsidRDefault="00F514EA" w:rsidP="00F514EA">
      <w:pPr>
        <w:pStyle w:val="Bibliography"/>
        <w:rPr>
          <w:del w:id="413" w:author="Dr Elizabeth Wenk" w:date="2016-09-06T15:59:00Z"/>
        </w:rPr>
      </w:pPr>
      <w:del w:id="414" w:author="Dr Elizabeth Wenk" w:date="2016-09-06T15:59:00Z">
        <w:r w:rsidDel="003222B1">
          <w:delText xml:space="preserve">Cruden, R.W. (2000) Pollen grains: why so many? </w:delText>
        </w:r>
        <w:r w:rsidDel="003222B1">
          <w:rPr>
            <w:i/>
            <w:iCs/>
          </w:rPr>
          <w:delText>Pollen and Pollination</w:delText>
        </w:r>
        <w:r w:rsidDel="003222B1">
          <w:delText xml:space="preserve"> (eds P.D.A. Dafni, P.D.M. Hesse &amp; P.D.E. Pacini), pp. 143–165. Springer Vienna.</w:delText>
        </w:r>
      </w:del>
    </w:p>
    <w:p w14:paraId="1EF07EAD" w14:textId="754366E1" w:rsidR="00F514EA" w:rsidDel="003222B1" w:rsidRDefault="00F514EA" w:rsidP="00F514EA">
      <w:pPr>
        <w:pStyle w:val="Bibliography"/>
        <w:rPr>
          <w:del w:id="415" w:author="Dr Elizabeth Wenk" w:date="2016-09-06T15:59:00Z"/>
        </w:rPr>
      </w:pPr>
      <w:del w:id="416" w:author="Dr Elizabeth Wenk" w:date="2016-09-06T15:59:00Z">
        <w:r w:rsidDel="003222B1">
          <w:delText xml:space="preserve">Eriksson, O. (2008) Evolution of seed size and biotic seed dispersal in angiosperms: Paleoecological and neoecological evidence. </w:delText>
        </w:r>
        <w:r w:rsidDel="003222B1">
          <w:rPr>
            <w:i/>
            <w:iCs/>
          </w:rPr>
          <w:delText>International Journal of Plant Sciences</w:delText>
        </w:r>
        <w:r w:rsidDel="003222B1">
          <w:delText xml:space="preserve">, </w:delText>
        </w:r>
        <w:r w:rsidDel="003222B1">
          <w:rPr>
            <w:b/>
            <w:bCs/>
          </w:rPr>
          <w:delText>169</w:delText>
        </w:r>
        <w:r w:rsidDel="003222B1">
          <w:delText>, 863–870.</w:delText>
        </w:r>
      </w:del>
    </w:p>
    <w:p w14:paraId="0B38626F" w14:textId="1257AC2F" w:rsidR="00F514EA" w:rsidDel="003222B1" w:rsidRDefault="00F514EA" w:rsidP="00F514EA">
      <w:pPr>
        <w:pStyle w:val="Bibliography"/>
        <w:rPr>
          <w:del w:id="417" w:author="Dr Elizabeth Wenk" w:date="2016-09-06T15:59:00Z"/>
        </w:rPr>
      </w:pPr>
      <w:del w:id="418" w:author="Dr Elizabeth Wenk" w:date="2016-09-06T15:59:00Z">
        <w:r w:rsidDel="003222B1">
          <w:delText xml:space="preserve">Falster, D.S. &amp; Westoby, M. (2005) Tradeoffs between height growth rate, stem persistence and maximum height among plant species in a post-fire succession. </w:delText>
        </w:r>
        <w:r w:rsidDel="003222B1">
          <w:rPr>
            <w:i/>
            <w:iCs/>
          </w:rPr>
          <w:delText>Oikos</w:delText>
        </w:r>
        <w:r w:rsidDel="003222B1">
          <w:delText xml:space="preserve">, </w:delText>
        </w:r>
        <w:r w:rsidDel="003222B1">
          <w:rPr>
            <w:b/>
            <w:bCs/>
          </w:rPr>
          <w:delText>111</w:delText>
        </w:r>
        <w:r w:rsidDel="003222B1">
          <w:delText>, 57–66.</w:delText>
        </w:r>
      </w:del>
    </w:p>
    <w:p w14:paraId="0D24E20E" w14:textId="37BC3124" w:rsidR="00F514EA" w:rsidDel="003222B1" w:rsidRDefault="00F514EA" w:rsidP="00F514EA">
      <w:pPr>
        <w:pStyle w:val="Bibliography"/>
        <w:rPr>
          <w:del w:id="419" w:author="Dr Elizabeth Wenk" w:date="2016-09-06T15:59:00Z"/>
        </w:rPr>
      </w:pPr>
      <w:del w:id="420" w:author="Dr Elizabeth Wenk" w:date="2016-09-06T15:59:00Z">
        <w:r w:rsidDel="003222B1">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3222B1">
          <w:rPr>
            <w:i/>
            <w:iCs/>
          </w:rPr>
          <w:delText>Journal of Applied Ecology</w:delText>
        </w:r>
        <w:r w:rsidDel="003222B1">
          <w:delText xml:space="preserve">, </w:delText>
        </w:r>
        <w:r w:rsidDel="003222B1">
          <w:rPr>
            <w:b/>
            <w:bCs/>
          </w:rPr>
          <w:delText>52</w:delText>
        </w:r>
        <w:r w:rsidDel="003222B1">
          <w:delText>, 1436–1444.</w:delText>
        </w:r>
      </w:del>
    </w:p>
    <w:p w14:paraId="5B00E4E0" w14:textId="12D1414E" w:rsidR="00F514EA" w:rsidDel="003222B1" w:rsidRDefault="00F514EA" w:rsidP="00F514EA">
      <w:pPr>
        <w:pStyle w:val="Bibliography"/>
        <w:rPr>
          <w:del w:id="421" w:author="Dr Elizabeth Wenk" w:date="2016-09-06T15:59:00Z"/>
        </w:rPr>
      </w:pPr>
      <w:del w:id="422" w:author="Dr Elizabeth Wenk" w:date="2016-09-06T15:59:00Z">
        <w:r w:rsidDel="003222B1">
          <w:delText xml:space="preserve">Gómez, J.M. (2008) Sequential Conflicting Selection Due to Multispecific Interactions Triggers Evolutionary Trade-Offs in a Monocarpic Herb. </w:delText>
        </w:r>
        <w:r w:rsidDel="003222B1">
          <w:rPr>
            <w:i/>
            <w:iCs/>
          </w:rPr>
          <w:delText>Evolution</w:delText>
        </w:r>
        <w:r w:rsidDel="003222B1">
          <w:delText xml:space="preserve">, </w:delText>
        </w:r>
        <w:r w:rsidDel="003222B1">
          <w:rPr>
            <w:b/>
            <w:bCs/>
          </w:rPr>
          <w:delText>62</w:delText>
        </w:r>
        <w:r w:rsidDel="003222B1">
          <w:delText>, 668–679.</w:delText>
        </w:r>
      </w:del>
    </w:p>
    <w:p w14:paraId="4C5946E5" w14:textId="4B1D2813" w:rsidR="00F514EA" w:rsidDel="003222B1" w:rsidRDefault="00F514EA" w:rsidP="00F514EA">
      <w:pPr>
        <w:pStyle w:val="Bibliography"/>
        <w:rPr>
          <w:del w:id="423" w:author="Dr Elizabeth Wenk" w:date="2016-09-06T15:59:00Z"/>
        </w:rPr>
      </w:pPr>
      <w:del w:id="424" w:author="Dr Elizabeth Wenk" w:date="2016-09-06T15:59:00Z">
        <w:r w:rsidDel="003222B1">
          <w:delText xml:space="preserve">Goulson, D., Stout, J.C., Hawson, S.A. &amp; Allen, J.A. (1998) Floral display size in comfrey, </w:delText>
        </w:r>
        <w:r w:rsidDel="003222B1">
          <w:rPr>
            <w:i/>
            <w:iCs/>
          </w:rPr>
          <w:delText>Symphytum officinale</w:delText>
        </w:r>
        <w:r w:rsidDel="003222B1">
          <w:delText xml:space="preserve"> L. (Boraginaceae): relationships with visitation by three bumblebee species and subsequent seed set. </w:delText>
        </w:r>
        <w:r w:rsidDel="003222B1">
          <w:rPr>
            <w:i/>
            <w:iCs/>
          </w:rPr>
          <w:delText>Oecologia</w:delText>
        </w:r>
        <w:r w:rsidDel="003222B1">
          <w:delText xml:space="preserve">, </w:delText>
        </w:r>
        <w:r w:rsidDel="003222B1">
          <w:rPr>
            <w:b/>
            <w:bCs/>
          </w:rPr>
          <w:delText>113</w:delText>
        </w:r>
        <w:r w:rsidDel="003222B1">
          <w:delText>, 502–508.</w:delText>
        </w:r>
      </w:del>
    </w:p>
    <w:p w14:paraId="1801955D" w14:textId="6317C9CD" w:rsidR="00F514EA" w:rsidDel="003222B1" w:rsidRDefault="00F514EA" w:rsidP="00F514EA">
      <w:pPr>
        <w:pStyle w:val="Bibliography"/>
        <w:rPr>
          <w:del w:id="425" w:author="Dr Elizabeth Wenk" w:date="2016-09-06T15:59:00Z"/>
        </w:rPr>
      </w:pPr>
      <w:del w:id="426" w:author="Dr Elizabeth Wenk" w:date="2016-09-06T15:59:00Z">
        <w:r w:rsidDel="003222B1">
          <w:delText xml:space="preserve">Haig, D. &amp; Westoby, M. (1988) On limits to seed production. </w:delText>
        </w:r>
        <w:r w:rsidDel="003222B1">
          <w:rPr>
            <w:i/>
            <w:iCs/>
          </w:rPr>
          <w:delText>American Naturalist</w:delText>
        </w:r>
        <w:r w:rsidDel="003222B1">
          <w:delText xml:space="preserve">, </w:delText>
        </w:r>
        <w:r w:rsidDel="003222B1">
          <w:rPr>
            <w:b/>
            <w:bCs/>
          </w:rPr>
          <w:delText>131</w:delText>
        </w:r>
        <w:r w:rsidDel="003222B1">
          <w:delText>, 757–759.</w:delText>
        </w:r>
      </w:del>
    </w:p>
    <w:p w14:paraId="0FCBBFEB" w14:textId="587473F1" w:rsidR="00F514EA" w:rsidDel="003222B1" w:rsidRDefault="00F514EA" w:rsidP="00F514EA">
      <w:pPr>
        <w:pStyle w:val="Bibliography"/>
        <w:rPr>
          <w:del w:id="427" w:author="Dr Elizabeth Wenk" w:date="2016-09-06T15:59:00Z"/>
        </w:rPr>
      </w:pPr>
      <w:del w:id="428" w:author="Dr Elizabeth Wenk" w:date="2016-09-06T15:59:00Z">
        <w:r w:rsidDel="003222B1">
          <w:delText xml:space="preserve">Harder, L.D. &amp; Barrett, S.C.H. (2006) </w:delText>
        </w:r>
        <w:r w:rsidDel="003222B1">
          <w:rPr>
            <w:i/>
            <w:iCs/>
          </w:rPr>
          <w:delText>Ecology and Evolution of Flowers</w:delText>
        </w:r>
        <w:r w:rsidDel="003222B1">
          <w:delText>. Oxford University Press.</w:delText>
        </w:r>
      </w:del>
    </w:p>
    <w:p w14:paraId="168E5784" w14:textId="62B1F79D" w:rsidR="00F514EA" w:rsidDel="003222B1" w:rsidRDefault="00F514EA" w:rsidP="00F514EA">
      <w:pPr>
        <w:pStyle w:val="Bibliography"/>
        <w:rPr>
          <w:del w:id="429" w:author="Dr Elizabeth Wenk" w:date="2016-09-06T15:59:00Z"/>
        </w:rPr>
      </w:pPr>
      <w:del w:id="430" w:author="Dr Elizabeth Wenk" w:date="2016-09-06T15:59:00Z">
        <w:r w:rsidDel="003222B1">
          <w:lastRenderedPageBreak/>
          <w:delText xml:space="preserve">Harder, L.D. &amp; Johnson, S.D. (2009) Darwin’s beautiful contrivances: evolutionary and functional evidence for floral adaptation. </w:delText>
        </w:r>
        <w:r w:rsidDel="003222B1">
          <w:rPr>
            <w:i/>
            <w:iCs/>
          </w:rPr>
          <w:delText>New Phytologist</w:delText>
        </w:r>
        <w:r w:rsidDel="003222B1">
          <w:delText xml:space="preserve">, </w:delText>
        </w:r>
        <w:r w:rsidDel="003222B1">
          <w:rPr>
            <w:b/>
            <w:bCs/>
          </w:rPr>
          <w:delText>183</w:delText>
        </w:r>
        <w:r w:rsidDel="003222B1">
          <w:delText>, 530–545.</w:delText>
        </w:r>
      </w:del>
    </w:p>
    <w:p w14:paraId="6DC01ED2" w14:textId="3ED6DCCD" w:rsidR="00F514EA" w:rsidDel="003222B1" w:rsidRDefault="00F514EA" w:rsidP="00F514EA">
      <w:pPr>
        <w:pStyle w:val="Bibliography"/>
        <w:rPr>
          <w:del w:id="431" w:author="Dr Elizabeth Wenk" w:date="2016-09-06T15:59:00Z"/>
        </w:rPr>
      </w:pPr>
      <w:del w:id="432" w:author="Dr Elizabeth Wenk" w:date="2016-09-06T15:59:00Z">
        <w:r w:rsidDel="003222B1">
          <w:delText xml:space="preserve">Harder, L.D., Jordan, C.Y., Gross, W.E. &amp; Routley, M.B. (2004) Beyond floricentrism: The pollination function of inflorescences. </w:delText>
        </w:r>
        <w:r w:rsidDel="003222B1">
          <w:rPr>
            <w:i/>
            <w:iCs/>
          </w:rPr>
          <w:delText>Plant Species Biology</w:delText>
        </w:r>
        <w:r w:rsidDel="003222B1">
          <w:delText xml:space="preserve">, </w:delText>
        </w:r>
        <w:r w:rsidDel="003222B1">
          <w:rPr>
            <w:b/>
            <w:bCs/>
          </w:rPr>
          <w:delText>19</w:delText>
        </w:r>
        <w:r w:rsidDel="003222B1">
          <w:delText>, 137–148.</w:delText>
        </w:r>
      </w:del>
    </w:p>
    <w:p w14:paraId="7E6B3D25" w14:textId="5C291329" w:rsidR="00F514EA" w:rsidDel="003222B1" w:rsidRDefault="00F514EA" w:rsidP="00F514EA">
      <w:pPr>
        <w:pStyle w:val="Bibliography"/>
        <w:rPr>
          <w:del w:id="433" w:author="Dr Elizabeth Wenk" w:date="2016-09-06T15:59:00Z"/>
        </w:rPr>
      </w:pPr>
      <w:del w:id="434" w:author="Dr Elizabeth Wenk" w:date="2016-09-06T15:59:00Z">
        <w:r w:rsidDel="003222B1">
          <w:delText xml:space="preserve">Henery, M. &amp; Westoby, M. (2001) Seed mass and seed nutrient content as predictors of seed output variation between species. </w:delText>
        </w:r>
        <w:r w:rsidDel="003222B1">
          <w:rPr>
            <w:i/>
            <w:iCs/>
          </w:rPr>
          <w:delText>Oikos</w:delText>
        </w:r>
        <w:r w:rsidDel="003222B1">
          <w:delText xml:space="preserve">, </w:delText>
        </w:r>
        <w:r w:rsidDel="003222B1">
          <w:rPr>
            <w:b/>
            <w:bCs/>
          </w:rPr>
          <w:delText>92</w:delText>
        </w:r>
        <w:r w:rsidDel="003222B1">
          <w:delText>, 479–490.</w:delText>
        </w:r>
      </w:del>
    </w:p>
    <w:p w14:paraId="7315B324" w14:textId="59278EC2" w:rsidR="00F514EA" w:rsidDel="003222B1" w:rsidRDefault="00F514EA" w:rsidP="00F514EA">
      <w:pPr>
        <w:pStyle w:val="Bibliography"/>
        <w:rPr>
          <w:del w:id="435" w:author="Dr Elizabeth Wenk" w:date="2016-09-06T15:59:00Z"/>
        </w:rPr>
      </w:pPr>
      <w:del w:id="436" w:author="Dr Elizabeth Wenk" w:date="2016-09-06T15:59:00Z">
        <w:r w:rsidDel="003222B1">
          <w:delText xml:space="preserve">Hermanutz, L., Innes, D., Denham, A. &amp; Whelan, R. (1998) Very low fruit: flower ratios in </w:delText>
        </w:r>
        <w:r w:rsidDel="003222B1">
          <w:rPr>
            <w:i/>
            <w:iCs/>
          </w:rPr>
          <w:delText>Grevillea</w:delText>
        </w:r>
        <w:r w:rsidDel="003222B1">
          <w:delText xml:space="preserve"> (Proteaceae) are independent of breeding system. </w:delText>
        </w:r>
        <w:r w:rsidDel="003222B1">
          <w:rPr>
            <w:i/>
            <w:iCs/>
          </w:rPr>
          <w:delText>Australian Journal of Botany</w:delText>
        </w:r>
        <w:r w:rsidDel="003222B1">
          <w:delText xml:space="preserve">, </w:delText>
        </w:r>
        <w:r w:rsidDel="003222B1">
          <w:rPr>
            <w:b/>
            <w:bCs/>
          </w:rPr>
          <w:delText>46</w:delText>
        </w:r>
        <w:r w:rsidDel="003222B1">
          <w:delText>, 465–478.</w:delText>
        </w:r>
      </w:del>
    </w:p>
    <w:p w14:paraId="22867247" w14:textId="01715BFC" w:rsidR="00F514EA" w:rsidDel="003222B1" w:rsidRDefault="00F514EA" w:rsidP="00F514EA">
      <w:pPr>
        <w:pStyle w:val="Bibliography"/>
        <w:rPr>
          <w:del w:id="437" w:author="Dr Elizabeth Wenk" w:date="2016-09-06T15:59:00Z"/>
        </w:rPr>
      </w:pPr>
      <w:del w:id="438" w:author="Dr Elizabeth Wenk" w:date="2016-09-06T15:59:00Z">
        <w:r w:rsidDel="003222B1">
          <w:delText xml:space="preserve">Herrera, C.M., Jordano, P., Guitián, J. &amp; Traveset, A. (1998) Annual Variability in Seed Production by Woody Plants and the Masting Concept: Reassessment of Principles and Relationship to Pollination and Seed Dispersal. </w:delText>
        </w:r>
        <w:r w:rsidDel="003222B1">
          <w:rPr>
            <w:i/>
            <w:iCs/>
          </w:rPr>
          <w:delText>The American Naturalist</w:delText>
        </w:r>
        <w:r w:rsidDel="003222B1">
          <w:delText xml:space="preserve">, </w:delText>
        </w:r>
        <w:r w:rsidDel="003222B1">
          <w:rPr>
            <w:b/>
            <w:bCs/>
          </w:rPr>
          <w:delText>152</w:delText>
        </w:r>
        <w:r w:rsidDel="003222B1">
          <w:delText>, 576–594.</w:delText>
        </w:r>
      </w:del>
    </w:p>
    <w:p w14:paraId="1ADACD8F" w14:textId="222513D5" w:rsidR="00F514EA" w:rsidDel="003222B1" w:rsidRDefault="00F514EA" w:rsidP="00F514EA">
      <w:pPr>
        <w:pStyle w:val="Bibliography"/>
        <w:rPr>
          <w:del w:id="439" w:author="Dr Elizabeth Wenk" w:date="2016-09-06T15:59:00Z"/>
        </w:rPr>
      </w:pPr>
      <w:del w:id="440" w:author="Dr Elizabeth Wenk" w:date="2016-09-06T15:59:00Z">
        <w:r w:rsidDel="003222B1">
          <w:delText xml:space="preserve">Holland, J.N. &amp; Chamberlain, S.A. (2007) Ecological and evolutionary mechanisms for low seed : ovule ratios: need for a pluralistic approach? </w:delText>
        </w:r>
        <w:r w:rsidDel="003222B1">
          <w:rPr>
            <w:i/>
            <w:iCs/>
          </w:rPr>
          <w:delText>Ecology</w:delText>
        </w:r>
        <w:r w:rsidDel="003222B1">
          <w:delText xml:space="preserve">, </w:delText>
        </w:r>
        <w:r w:rsidDel="003222B1">
          <w:rPr>
            <w:b/>
            <w:bCs/>
          </w:rPr>
          <w:delText>88</w:delText>
        </w:r>
        <w:r w:rsidDel="003222B1">
          <w:delText>, 706–715.</w:delText>
        </w:r>
      </w:del>
    </w:p>
    <w:p w14:paraId="570CB087" w14:textId="703AA058" w:rsidR="00F514EA" w:rsidDel="003222B1" w:rsidRDefault="00F514EA" w:rsidP="00F514EA">
      <w:pPr>
        <w:pStyle w:val="Bibliography"/>
        <w:rPr>
          <w:del w:id="441" w:author="Dr Elizabeth Wenk" w:date="2016-09-06T15:59:00Z"/>
        </w:rPr>
      </w:pPr>
      <w:del w:id="442" w:author="Dr Elizabeth Wenk" w:date="2016-09-06T15:59:00Z">
        <w:r w:rsidDel="003222B1">
          <w:delText xml:space="preserve">Hughes, L., Dunlop, M., French, K., Leishman, M.R., Rice, B., Rodgerson, L. &amp; Westoby, M. (1994) Predicting dispersal spectra: a minimal set of hypotheses based on plant attributes. </w:delText>
        </w:r>
        <w:r w:rsidDel="003222B1">
          <w:rPr>
            <w:i/>
            <w:iCs/>
          </w:rPr>
          <w:delText>Journal of Ecology</w:delText>
        </w:r>
        <w:r w:rsidDel="003222B1">
          <w:delText xml:space="preserve">, </w:delText>
        </w:r>
        <w:r w:rsidDel="003222B1">
          <w:rPr>
            <w:b/>
            <w:bCs/>
          </w:rPr>
          <w:delText>82</w:delText>
        </w:r>
        <w:r w:rsidDel="003222B1">
          <w:delText>, 933–950.</w:delText>
        </w:r>
      </w:del>
    </w:p>
    <w:p w14:paraId="1CDD131F" w14:textId="5A304952" w:rsidR="00F514EA" w:rsidDel="003222B1" w:rsidRDefault="00F514EA" w:rsidP="00F514EA">
      <w:pPr>
        <w:pStyle w:val="Bibliography"/>
        <w:rPr>
          <w:del w:id="443" w:author="Dr Elizabeth Wenk" w:date="2016-09-06T15:59:00Z"/>
        </w:rPr>
      </w:pPr>
      <w:del w:id="444" w:author="Dr Elizabeth Wenk" w:date="2016-09-06T15:59:00Z">
        <w:r w:rsidDel="003222B1">
          <w:delText xml:space="preserve">de Jong, T.J., Waser, N.M., Price, M.V. &amp; Ring, R.M. (1992) Plant size, geitonogamy and seed set in </w:delText>
        </w:r>
        <w:r w:rsidDel="003222B1">
          <w:rPr>
            <w:i/>
            <w:iCs/>
          </w:rPr>
          <w:delText>Ipomopsis aggregata</w:delText>
        </w:r>
        <w:r w:rsidDel="003222B1">
          <w:delText xml:space="preserve">. </w:delText>
        </w:r>
        <w:r w:rsidDel="003222B1">
          <w:rPr>
            <w:i/>
            <w:iCs/>
          </w:rPr>
          <w:delText>Oecologia</w:delText>
        </w:r>
        <w:r w:rsidDel="003222B1">
          <w:delText xml:space="preserve">, </w:delText>
        </w:r>
        <w:r w:rsidDel="003222B1">
          <w:rPr>
            <w:b/>
            <w:bCs/>
          </w:rPr>
          <w:delText>89</w:delText>
        </w:r>
        <w:r w:rsidDel="003222B1">
          <w:delText>, 310–315.</w:delText>
        </w:r>
      </w:del>
    </w:p>
    <w:p w14:paraId="68334B33" w14:textId="30DEC1F5" w:rsidR="00F514EA" w:rsidDel="003222B1" w:rsidRDefault="00F514EA" w:rsidP="00F514EA">
      <w:pPr>
        <w:pStyle w:val="Bibliography"/>
        <w:rPr>
          <w:del w:id="445" w:author="Dr Elizabeth Wenk" w:date="2016-09-06T15:59:00Z"/>
        </w:rPr>
      </w:pPr>
      <w:del w:id="446" w:author="Dr Elizabeth Wenk" w:date="2016-09-06T15:59:00Z">
        <w:r w:rsidDel="003222B1">
          <w:delText xml:space="preserve">Kelly, D. (1994) The evolutionary ecology of mast seeding. </w:delText>
        </w:r>
        <w:r w:rsidDel="003222B1">
          <w:rPr>
            <w:i/>
            <w:iCs/>
          </w:rPr>
          <w:delText>Trends in Ecology &amp; Evolution</w:delText>
        </w:r>
        <w:r w:rsidDel="003222B1">
          <w:delText xml:space="preserve">, </w:delText>
        </w:r>
        <w:r w:rsidDel="003222B1">
          <w:rPr>
            <w:b/>
            <w:bCs/>
          </w:rPr>
          <w:delText>9</w:delText>
        </w:r>
        <w:r w:rsidDel="003222B1">
          <w:delText>, 465–470.</w:delText>
        </w:r>
      </w:del>
    </w:p>
    <w:p w14:paraId="12D8D38C" w14:textId="4B42E5F0" w:rsidR="00F514EA" w:rsidDel="003222B1" w:rsidRDefault="00F514EA" w:rsidP="00F514EA">
      <w:pPr>
        <w:pStyle w:val="Bibliography"/>
        <w:rPr>
          <w:del w:id="447" w:author="Dr Elizabeth Wenk" w:date="2016-09-06T15:59:00Z"/>
        </w:rPr>
      </w:pPr>
      <w:del w:id="448" w:author="Dr Elizabeth Wenk" w:date="2016-09-06T15:59:00Z">
        <w:r w:rsidDel="003222B1">
          <w:delText xml:space="preserve">Kelly, D. &amp; Sork, V.L. (2002) Mast seeding in perennial plants: Why, How, Where? </w:delText>
        </w:r>
        <w:r w:rsidDel="003222B1">
          <w:rPr>
            <w:i/>
            <w:iCs/>
          </w:rPr>
          <w:delText>Annual Review of Ecology and Systematics</w:delText>
        </w:r>
        <w:r w:rsidDel="003222B1">
          <w:delText xml:space="preserve">, </w:delText>
        </w:r>
        <w:r w:rsidDel="003222B1">
          <w:rPr>
            <w:b/>
            <w:bCs/>
          </w:rPr>
          <w:delText>33</w:delText>
        </w:r>
        <w:r w:rsidDel="003222B1">
          <w:delText>, 427–447.</w:delText>
        </w:r>
      </w:del>
    </w:p>
    <w:p w14:paraId="23386A8B" w14:textId="1352190D" w:rsidR="00F514EA" w:rsidDel="003222B1" w:rsidRDefault="00F514EA" w:rsidP="00F514EA">
      <w:pPr>
        <w:pStyle w:val="Bibliography"/>
        <w:rPr>
          <w:del w:id="449" w:author="Dr Elizabeth Wenk" w:date="2016-09-06T15:59:00Z"/>
        </w:rPr>
      </w:pPr>
      <w:del w:id="450" w:author="Dr Elizabeth Wenk" w:date="2016-09-06T15:59:00Z">
        <w:r w:rsidDel="003222B1">
          <w:delText xml:space="preserve">Knight, T.M., Steets, J.A. &amp; Ashman, T.-L. (2006) A quantitative synthesis of pollen supplementation experiments highlights the contribution of resource reallocation to estimates of pollen limitation. </w:delText>
        </w:r>
        <w:r w:rsidDel="003222B1">
          <w:rPr>
            <w:i/>
            <w:iCs/>
          </w:rPr>
          <w:delText>American Journal of Botany</w:delText>
        </w:r>
        <w:r w:rsidDel="003222B1">
          <w:delText xml:space="preserve">, </w:delText>
        </w:r>
        <w:r w:rsidDel="003222B1">
          <w:rPr>
            <w:b/>
            <w:bCs/>
          </w:rPr>
          <w:delText>93</w:delText>
        </w:r>
        <w:r w:rsidDel="003222B1">
          <w:delText>, 271–277.</w:delText>
        </w:r>
      </w:del>
    </w:p>
    <w:p w14:paraId="465C1151" w14:textId="3D49D361" w:rsidR="00F514EA" w:rsidDel="003222B1" w:rsidRDefault="00F514EA" w:rsidP="00F514EA">
      <w:pPr>
        <w:pStyle w:val="Bibliography"/>
        <w:rPr>
          <w:del w:id="451" w:author="Dr Elizabeth Wenk" w:date="2016-09-06T15:59:00Z"/>
        </w:rPr>
      </w:pPr>
      <w:del w:id="452" w:author="Dr Elizabeth Wenk" w:date="2016-09-06T15:59:00Z">
        <w:r w:rsidDel="003222B1">
          <w:delText xml:space="preserve">Knight, T.M., Steets, J.A., Vamosi, J.C., Mazer, S.J., Burd, M., Campbell, D.R., Dudash, M.R., Johnston, M.O., Mitchell, R.J. &amp; Ashman, T.-L. (2005) Pollen limitation of plant reproduction: pattern and process. </w:delText>
        </w:r>
        <w:r w:rsidDel="003222B1">
          <w:rPr>
            <w:i/>
            <w:iCs/>
          </w:rPr>
          <w:delText>Annual Review of Ecology, Evolution, and Systematics</w:delText>
        </w:r>
        <w:r w:rsidDel="003222B1">
          <w:delText xml:space="preserve">, </w:delText>
        </w:r>
        <w:r w:rsidDel="003222B1">
          <w:rPr>
            <w:b/>
            <w:bCs/>
          </w:rPr>
          <w:delText>36</w:delText>
        </w:r>
        <w:r w:rsidDel="003222B1">
          <w:delText>, 467–497.</w:delText>
        </w:r>
      </w:del>
    </w:p>
    <w:p w14:paraId="55111A74" w14:textId="4D430F87" w:rsidR="00F514EA" w:rsidDel="003222B1" w:rsidRDefault="00F514EA" w:rsidP="00F514EA">
      <w:pPr>
        <w:pStyle w:val="Bibliography"/>
        <w:rPr>
          <w:del w:id="453" w:author="Dr Elizabeth Wenk" w:date="2016-09-06T15:59:00Z"/>
        </w:rPr>
      </w:pPr>
      <w:del w:id="454" w:author="Dr Elizabeth Wenk" w:date="2016-09-06T15:59:00Z">
        <w:r w:rsidDel="003222B1">
          <w:delText xml:space="preserve">Kodela, P.G. &amp; Dodson, J.R. (1988) late Holocene vegetation and fire record from Ku-ring-gai Chase National Park, New South Wales. </w:delText>
        </w:r>
        <w:r w:rsidDel="003222B1">
          <w:rPr>
            <w:i/>
            <w:iCs/>
          </w:rPr>
          <w:delText>Proceedings of the Linnean Society of New South Wales</w:delText>
        </w:r>
        <w:r w:rsidDel="003222B1">
          <w:delText>.</w:delText>
        </w:r>
      </w:del>
    </w:p>
    <w:p w14:paraId="0C30BFAB" w14:textId="755E7E33" w:rsidR="00F514EA" w:rsidDel="003222B1" w:rsidRDefault="00F514EA" w:rsidP="00F514EA">
      <w:pPr>
        <w:pStyle w:val="Bibliography"/>
        <w:rPr>
          <w:del w:id="455" w:author="Dr Elizabeth Wenk" w:date="2016-09-06T15:59:00Z"/>
        </w:rPr>
      </w:pPr>
      <w:del w:id="456" w:author="Dr Elizabeth Wenk" w:date="2016-09-06T15:59:00Z">
        <w:r w:rsidDel="003222B1">
          <w:delText xml:space="preserve">Kozlowski, J. (1992) Optimal allocation of resources to growth and reproduction: Implications for age and size at maturity. </w:delText>
        </w:r>
        <w:r w:rsidDel="003222B1">
          <w:rPr>
            <w:i/>
            <w:iCs/>
          </w:rPr>
          <w:delText>Trends in Ecology &amp; Evolution</w:delText>
        </w:r>
        <w:r w:rsidDel="003222B1">
          <w:delText xml:space="preserve">, </w:delText>
        </w:r>
        <w:r w:rsidDel="003222B1">
          <w:rPr>
            <w:b/>
            <w:bCs/>
          </w:rPr>
          <w:delText>7</w:delText>
        </w:r>
        <w:r w:rsidDel="003222B1">
          <w:delText>, 15–19.</w:delText>
        </w:r>
      </w:del>
    </w:p>
    <w:p w14:paraId="4535A956" w14:textId="32128C68" w:rsidR="00F514EA" w:rsidDel="003222B1" w:rsidRDefault="00F514EA" w:rsidP="00F514EA">
      <w:pPr>
        <w:pStyle w:val="Bibliography"/>
        <w:rPr>
          <w:del w:id="457" w:author="Dr Elizabeth Wenk" w:date="2016-09-06T15:59:00Z"/>
        </w:rPr>
      </w:pPr>
      <w:del w:id="458" w:author="Dr Elizabeth Wenk" w:date="2016-09-06T15:59:00Z">
        <w:r w:rsidDel="003222B1">
          <w:delText xml:space="preserve">Lázaro, A., Jakobsson, A. &amp; Totland, Ø. (2013) How do pollinator visitation rate and seed set relate to species’ floral traits and community context? </w:delText>
        </w:r>
        <w:r w:rsidDel="003222B1">
          <w:rPr>
            <w:i/>
            <w:iCs/>
          </w:rPr>
          <w:delText>Oecologia</w:delText>
        </w:r>
        <w:r w:rsidDel="003222B1">
          <w:delText xml:space="preserve">, </w:delText>
        </w:r>
        <w:r w:rsidDel="003222B1">
          <w:rPr>
            <w:b/>
            <w:bCs/>
          </w:rPr>
          <w:delText>173</w:delText>
        </w:r>
        <w:r w:rsidDel="003222B1">
          <w:delText>, 881–893.</w:delText>
        </w:r>
      </w:del>
    </w:p>
    <w:p w14:paraId="36AE1425" w14:textId="6FDF1930" w:rsidR="00F514EA" w:rsidDel="003222B1" w:rsidRDefault="00F514EA" w:rsidP="00F514EA">
      <w:pPr>
        <w:pStyle w:val="Bibliography"/>
        <w:rPr>
          <w:del w:id="459" w:author="Dr Elizabeth Wenk" w:date="2016-09-06T15:59:00Z"/>
        </w:rPr>
      </w:pPr>
      <w:del w:id="460" w:author="Dr Elizabeth Wenk" w:date="2016-09-06T15:59:00Z">
        <w:r w:rsidDel="003222B1">
          <w:delText xml:space="preserve">Lord, J.M. &amp; Westoby, M. (2006) Accessory costs of seed production. </w:delText>
        </w:r>
        <w:r w:rsidDel="003222B1">
          <w:rPr>
            <w:i/>
            <w:iCs/>
          </w:rPr>
          <w:delText>Oecologia</w:delText>
        </w:r>
        <w:r w:rsidDel="003222B1">
          <w:delText xml:space="preserve">, </w:delText>
        </w:r>
        <w:r w:rsidDel="003222B1">
          <w:rPr>
            <w:b/>
            <w:bCs/>
          </w:rPr>
          <w:delText>150</w:delText>
        </w:r>
        <w:r w:rsidDel="003222B1">
          <w:delText>, 310–317.</w:delText>
        </w:r>
      </w:del>
    </w:p>
    <w:p w14:paraId="4F47A95B" w14:textId="2690BE14" w:rsidR="00F514EA" w:rsidDel="003222B1" w:rsidRDefault="00F514EA" w:rsidP="00F514EA">
      <w:pPr>
        <w:pStyle w:val="Bibliography"/>
        <w:rPr>
          <w:del w:id="461" w:author="Dr Elizabeth Wenk" w:date="2016-09-06T15:59:00Z"/>
        </w:rPr>
      </w:pPr>
      <w:del w:id="462" w:author="Dr Elizabeth Wenk" w:date="2016-09-06T15:59:00Z">
        <w:r w:rsidDel="003222B1">
          <w:lastRenderedPageBreak/>
          <w:delText xml:space="preserve">Lord, J.M. &amp; Westoby, M. (2012) Accessory costs of seed production and the evolution of angiosperms. </w:delText>
        </w:r>
        <w:r w:rsidDel="003222B1">
          <w:rPr>
            <w:i/>
            <w:iCs/>
          </w:rPr>
          <w:delText>Evolution</w:delText>
        </w:r>
        <w:r w:rsidDel="003222B1">
          <w:delText xml:space="preserve">, </w:delText>
        </w:r>
        <w:r w:rsidDel="003222B1">
          <w:rPr>
            <w:b/>
            <w:bCs/>
          </w:rPr>
          <w:delText>66</w:delText>
        </w:r>
        <w:r w:rsidDel="003222B1">
          <w:delText>, 200–210.</w:delText>
        </w:r>
      </w:del>
    </w:p>
    <w:p w14:paraId="0B38E0B4" w14:textId="10E0B8A4" w:rsidR="00F514EA" w:rsidDel="003222B1" w:rsidRDefault="00F514EA" w:rsidP="00F514EA">
      <w:pPr>
        <w:pStyle w:val="Bibliography"/>
        <w:rPr>
          <w:del w:id="463" w:author="Dr Elizabeth Wenk" w:date="2016-09-06T15:59:00Z"/>
        </w:rPr>
      </w:pPr>
      <w:del w:id="464" w:author="Dr Elizabeth Wenk" w:date="2016-09-06T15:59:00Z">
        <w:r w:rsidDel="003222B1">
          <w:delText xml:space="preserve">Martinez, I., Garcia, D. &amp; Ramon Obeso, J. (2007) Allometric allocation in fruit and seed packaging conditions the conflict among selective pressures on seed size. </w:delText>
        </w:r>
        <w:r w:rsidDel="003222B1">
          <w:rPr>
            <w:i/>
            <w:iCs/>
          </w:rPr>
          <w:delText>Evolutionary Ecology</w:delText>
        </w:r>
        <w:r w:rsidDel="003222B1">
          <w:delText xml:space="preserve">, </w:delText>
        </w:r>
        <w:r w:rsidDel="003222B1">
          <w:rPr>
            <w:b/>
            <w:bCs/>
          </w:rPr>
          <w:delText>21</w:delText>
        </w:r>
        <w:r w:rsidDel="003222B1">
          <w:delText>, 517–533.</w:delText>
        </w:r>
      </w:del>
    </w:p>
    <w:p w14:paraId="2011084C" w14:textId="47271B43" w:rsidR="00F514EA" w:rsidDel="003222B1" w:rsidRDefault="00F514EA" w:rsidP="00F514EA">
      <w:pPr>
        <w:pStyle w:val="Bibliography"/>
        <w:rPr>
          <w:del w:id="465" w:author="Dr Elizabeth Wenk" w:date="2016-09-06T15:59:00Z"/>
        </w:rPr>
      </w:pPr>
      <w:del w:id="466" w:author="Dr Elizabeth Wenk" w:date="2016-09-06T15:59:00Z">
        <w:r w:rsidDel="003222B1">
          <w:delText>Miller, T.E.X., Tenhumberg, B. &amp; Louda, S.M. (2008) Herbivore</w:delText>
        </w:r>
        <w:r w:rsidDel="003222B1">
          <w:rPr>
            <w:rFonts w:ascii="Cambria Math" w:hAnsi="Cambria Math" w:cs="Cambria Math"/>
          </w:rPr>
          <w:delText>‐</w:delText>
        </w:r>
        <w:r w:rsidDel="003222B1">
          <w:delText xml:space="preserve">mediated ecological costs of reproduction shape the life history of an iteroparous plant. </w:delText>
        </w:r>
        <w:r w:rsidDel="003222B1">
          <w:rPr>
            <w:i/>
            <w:iCs/>
          </w:rPr>
          <w:delText>The American Naturalist</w:delText>
        </w:r>
        <w:r w:rsidDel="003222B1">
          <w:delText xml:space="preserve">, </w:delText>
        </w:r>
        <w:r w:rsidDel="003222B1">
          <w:rPr>
            <w:b/>
            <w:bCs/>
          </w:rPr>
          <w:delText>171</w:delText>
        </w:r>
        <w:r w:rsidDel="003222B1">
          <w:delText>, 141–149.</w:delText>
        </w:r>
      </w:del>
    </w:p>
    <w:p w14:paraId="48781A35" w14:textId="1C3B7F08" w:rsidR="00F514EA" w:rsidDel="003222B1" w:rsidRDefault="00F514EA" w:rsidP="00F514EA">
      <w:pPr>
        <w:pStyle w:val="Bibliography"/>
        <w:rPr>
          <w:del w:id="467" w:author="Dr Elizabeth Wenk" w:date="2016-09-06T15:59:00Z"/>
        </w:rPr>
      </w:pPr>
      <w:del w:id="468" w:author="Dr Elizabeth Wenk" w:date="2016-09-06T15:59:00Z">
        <w:r w:rsidDel="003222B1">
          <w:delText xml:space="preserve">Miller, T.E.X., Tyre, A.J. &amp; Louda, S.M. (2006) Plant reproductive allocation predicts herbivore dynamics across spatial and temporal scales. </w:delText>
        </w:r>
        <w:r w:rsidDel="003222B1">
          <w:rPr>
            <w:i/>
            <w:iCs/>
          </w:rPr>
          <w:delText>The American Naturalist</w:delText>
        </w:r>
        <w:r w:rsidDel="003222B1">
          <w:delText xml:space="preserve">, </w:delText>
        </w:r>
        <w:r w:rsidDel="003222B1">
          <w:rPr>
            <w:b/>
            <w:bCs/>
          </w:rPr>
          <w:delText>168</w:delText>
        </w:r>
        <w:r w:rsidDel="003222B1">
          <w:delText>, 608–616.</w:delText>
        </w:r>
      </w:del>
    </w:p>
    <w:p w14:paraId="429251D9" w14:textId="50CE14B1" w:rsidR="00F514EA" w:rsidDel="003222B1" w:rsidRDefault="00F514EA" w:rsidP="00F514EA">
      <w:pPr>
        <w:pStyle w:val="Bibliography"/>
        <w:rPr>
          <w:del w:id="469" w:author="Dr Elizabeth Wenk" w:date="2016-09-06T15:59:00Z"/>
        </w:rPr>
      </w:pPr>
      <w:del w:id="470" w:author="Dr Elizabeth Wenk" w:date="2016-09-06T15:59:00Z">
        <w:r w:rsidDel="003222B1">
          <w:delText xml:space="preserve">Mironchenko, A. &amp; Kozłowski, J. (2014) Optimal allocation patterns and optimal seed mass of a perennial plant. </w:delText>
        </w:r>
        <w:r w:rsidDel="003222B1">
          <w:rPr>
            <w:i/>
            <w:iCs/>
          </w:rPr>
          <w:delText>Journal of Theoretical Biology</w:delText>
        </w:r>
        <w:r w:rsidDel="003222B1">
          <w:delText xml:space="preserve">, </w:delText>
        </w:r>
        <w:r w:rsidDel="003222B1">
          <w:rPr>
            <w:b/>
            <w:bCs/>
          </w:rPr>
          <w:delText>354</w:delText>
        </w:r>
        <w:r w:rsidDel="003222B1">
          <w:delText>, 12–24.</w:delText>
        </w:r>
      </w:del>
    </w:p>
    <w:p w14:paraId="025ACF92" w14:textId="2ABE2F20" w:rsidR="00F514EA" w:rsidDel="003222B1" w:rsidRDefault="00F514EA" w:rsidP="00F514EA">
      <w:pPr>
        <w:pStyle w:val="Bibliography"/>
        <w:rPr>
          <w:del w:id="471" w:author="Dr Elizabeth Wenk" w:date="2016-09-06T15:59:00Z"/>
        </w:rPr>
      </w:pPr>
      <w:del w:id="472" w:author="Dr Elizabeth Wenk" w:date="2016-09-06T15:59:00Z">
        <w:r w:rsidDel="003222B1">
          <w:delText xml:space="preserve">Mitchell, R.J. (1997) Effects of pollination intensity on </w:delText>
        </w:r>
        <w:r w:rsidDel="003222B1">
          <w:rPr>
            <w:i/>
            <w:iCs/>
          </w:rPr>
          <w:delText>Lesquerella fendleri</w:delText>
        </w:r>
        <w:r w:rsidDel="003222B1">
          <w:delText xml:space="preserve"> seed set: variation among plants. </w:delText>
        </w:r>
        <w:r w:rsidDel="003222B1">
          <w:rPr>
            <w:i/>
            <w:iCs/>
          </w:rPr>
          <w:delText>Oecologia</w:delText>
        </w:r>
        <w:r w:rsidDel="003222B1">
          <w:delText xml:space="preserve">, </w:delText>
        </w:r>
        <w:r w:rsidDel="003222B1">
          <w:rPr>
            <w:b/>
            <w:bCs/>
          </w:rPr>
          <w:delText>109</w:delText>
        </w:r>
        <w:r w:rsidDel="003222B1">
          <w:delText>, 382–388.</w:delText>
        </w:r>
      </w:del>
    </w:p>
    <w:p w14:paraId="70D9D06E" w14:textId="518B93C2" w:rsidR="00F514EA" w:rsidDel="003222B1" w:rsidRDefault="00F514EA" w:rsidP="00F514EA">
      <w:pPr>
        <w:pStyle w:val="Bibliography"/>
        <w:rPr>
          <w:del w:id="473" w:author="Dr Elizabeth Wenk" w:date="2016-09-06T15:59:00Z"/>
        </w:rPr>
      </w:pPr>
      <w:del w:id="474" w:author="Dr Elizabeth Wenk" w:date="2016-09-06T15:59:00Z">
        <w:r w:rsidDel="003222B1">
          <w:delText xml:space="preserve">Mock, D.W. &amp; Forbes, L.S. (1995) The evolution of parental optimism. </w:delText>
        </w:r>
        <w:r w:rsidDel="003222B1">
          <w:rPr>
            <w:i/>
            <w:iCs/>
          </w:rPr>
          <w:delText>Trends in Ecology &amp; Evolution</w:delText>
        </w:r>
        <w:r w:rsidDel="003222B1">
          <w:delText xml:space="preserve">, </w:delText>
        </w:r>
        <w:r w:rsidDel="003222B1">
          <w:rPr>
            <w:b/>
            <w:bCs/>
          </w:rPr>
          <w:delText>10</w:delText>
        </w:r>
        <w:r w:rsidDel="003222B1">
          <w:delText>, 130–134.</w:delText>
        </w:r>
      </w:del>
    </w:p>
    <w:p w14:paraId="6F1DF53C" w14:textId="2490FE53" w:rsidR="00F514EA" w:rsidDel="003222B1" w:rsidRDefault="00F514EA" w:rsidP="00F514EA">
      <w:pPr>
        <w:pStyle w:val="Bibliography"/>
        <w:rPr>
          <w:del w:id="475" w:author="Dr Elizabeth Wenk" w:date="2016-09-06T15:59:00Z"/>
        </w:rPr>
      </w:pPr>
      <w:del w:id="476" w:author="Dr Elizabeth Wenk" w:date="2016-09-06T15:59:00Z">
        <w:r w:rsidDel="003222B1">
          <w:delText xml:space="preserve">Moles, A.T., Ackerly, D.D., Webb, C.O., Tweddle, J.C., Dickie, J.B., Pitman, A.J. &amp; Westoby, M. (2005) Factors that shape seed mass evolution. </w:delText>
        </w:r>
        <w:r w:rsidDel="003222B1">
          <w:rPr>
            <w:i/>
            <w:iCs/>
          </w:rPr>
          <w:delText>Proceedings of the National Academy of Sciences of the United States of America</w:delText>
        </w:r>
        <w:r w:rsidDel="003222B1">
          <w:delText xml:space="preserve">, </w:delText>
        </w:r>
        <w:r w:rsidDel="003222B1">
          <w:rPr>
            <w:b/>
            <w:bCs/>
          </w:rPr>
          <w:delText>102</w:delText>
        </w:r>
        <w:r w:rsidDel="003222B1">
          <w:delText>, 10540–10544.</w:delText>
        </w:r>
      </w:del>
    </w:p>
    <w:p w14:paraId="6B55F781" w14:textId="66FE4D76" w:rsidR="00F514EA" w:rsidDel="003222B1" w:rsidRDefault="00F514EA" w:rsidP="00F514EA">
      <w:pPr>
        <w:pStyle w:val="Bibliography"/>
        <w:rPr>
          <w:del w:id="477" w:author="Dr Elizabeth Wenk" w:date="2016-09-06T15:59:00Z"/>
        </w:rPr>
      </w:pPr>
      <w:del w:id="478" w:author="Dr Elizabeth Wenk" w:date="2016-09-06T15:59:00Z">
        <w:r w:rsidDel="003222B1">
          <w:delText xml:space="preserve">Moles, A.T., Falster, D.S., Leishman, M.R. &amp; Westoby, M. (2004) Small-seeded species produce more seeds per square metre of canopy per year, but not per individual per lifetime. </w:delText>
        </w:r>
        <w:r w:rsidDel="003222B1">
          <w:rPr>
            <w:i/>
            <w:iCs/>
          </w:rPr>
          <w:delText>Journal of Ecology</w:delText>
        </w:r>
        <w:r w:rsidDel="003222B1">
          <w:delText xml:space="preserve">, </w:delText>
        </w:r>
        <w:r w:rsidDel="003222B1">
          <w:rPr>
            <w:b/>
            <w:bCs/>
          </w:rPr>
          <w:delText>92</w:delText>
        </w:r>
        <w:r w:rsidDel="003222B1">
          <w:delText>, 384–396.</w:delText>
        </w:r>
      </w:del>
    </w:p>
    <w:p w14:paraId="5C0501AE" w14:textId="5FD049CC" w:rsidR="00F514EA" w:rsidDel="003222B1" w:rsidRDefault="00F514EA" w:rsidP="00F514EA">
      <w:pPr>
        <w:pStyle w:val="Bibliography"/>
        <w:rPr>
          <w:del w:id="479" w:author="Dr Elizabeth Wenk" w:date="2016-09-06T15:59:00Z"/>
        </w:rPr>
      </w:pPr>
      <w:del w:id="480" w:author="Dr Elizabeth Wenk" w:date="2016-09-06T15:59:00Z">
        <w:r w:rsidDel="003222B1">
          <w:delText xml:space="preserve">Moles, A.T., Warton, D.I. &amp; Westoby, M. (2003) Do small-seeded species have higher survival through seed predation than large-seeded species? </w:delText>
        </w:r>
        <w:r w:rsidDel="003222B1">
          <w:rPr>
            <w:i/>
            <w:iCs/>
          </w:rPr>
          <w:delText>Ecology</w:delText>
        </w:r>
        <w:r w:rsidDel="003222B1">
          <w:delText xml:space="preserve">, </w:delText>
        </w:r>
        <w:r w:rsidDel="003222B1">
          <w:rPr>
            <w:b/>
            <w:bCs/>
          </w:rPr>
          <w:delText>84</w:delText>
        </w:r>
        <w:r w:rsidDel="003222B1">
          <w:delText>, 3148–3161.</w:delText>
        </w:r>
      </w:del>
    </w:p>
    <w:p w14:paraId="471E46C1" w14:textId="3D480863" w:rsidR="00F514EA" w:rsidDel="003222B1" w:rsidRDefault="00F514EA" w:rsidP="00F514EA">
      <w:pPr>
        <w:pStyle w:val="Bibliography"/>
        <w:rPr>
          <w:del w:id="481" w:author="Dr Elizabeth Wenk" w:date="2016-09-06T15:59:00Z"/>
        </w:rPr>
      </w:pPr>
      <w:del w:id="482" w:author="Dr Elizabeth Wenk" w:date="2016-09-06T15:59:00Z">
        <w:r w:rsidDel="003222B1">
          <w:delText xml:space="preserve">Moles, A.T. &amp; Westoby, M. (2006) Seed size and plant strategy across the whole life cycle. </w:delText>
        </w:r>
        <w:r w:rsidDel="003222B1">
          <w:rPr>
            <w:i/>
            <w:iCs/>
          </w:rPr>
          <w:delText>Oikos</w:delText>
        </w:r>
        <w:r w:rsidDel="003222B1">
          <w:delText xml:space="preserve">, </w:delText>
        </w:r>
        <w:r w:rsidDel="003222B1">
          <w:rPr>
            <w:b/>
            <w:bCs/>
          </w:rPr>
          <w:delText>113</w:delText>
        </w:r>
        <w:r w:rsidDel="003222B1">
          <w:delText>, 91–105.</w:delText>
        </w:r>
      </w:del>
    </w:p>
    <w:p w14:paraId="6F8D2C15" w14:textId="665ABA9F" w:rsidR="00F514EA" w:rsidDel="003222B1" w:rsidRDefault="00F514EA" w:rsidP="00F514EA">
      <w:pPr>
        <w:pStyle w:val="Bibliography"/>
        <w:rPr>
          <w:del w:id="483" w:author="Dr Elizabeth Wenk" w:date="2016-09-06T15:59:00Z"/>
        </w:rPr>
      </w:pPr>
      <w:del w:id="484" w:author="Dr Elizabeth Wenk" w:date="2016-09-06T15:59:00Z">
        <w:r w:rsidDel="003222B1">
          <w:delText xml:space="preserve">Myers, R.A. &amp; Doyle, R.W. (1983) Predicting natural mortality rates and reproduction–mortality trade-offs from fish life history data. </w:delText>
        </w:r>
        <w:r w:rsidDel="003222B1">
          <w:rPr>
            <w:i/>
            <w:iCs/>
          </w:rPr>
          <w:delText>Canadian Journal of Fisheries and Aquatic Sciences</w:delText>
        </w:r>
        <w:r w:rsidDel="003222B1">
          <w:delText xml:space="preserve">, </w:delText>
        </w:r>
        <w:r w:rsidDel="003222B1">
          <w:rPr>
            <w:b/>
            <w:bCs/>
          </w:rPr>
          <w:delText>40</w:delText>
        </w:r>
        <w:r w:rsidDel="003222B1">
          <w:delText>, 612–620.</w:delText>
        </w:r>
      </w:del>
    </w:p>
    <w:p w14:paraId="15E116E5" w14:textId="4EBE7234" w:rsidR="00F514EA" w:rsidDel="003222B1" w:rsidRDefault="00F514EA" w:rsidP="00F514EA">
      <w:pPr>
        <w:pStyle w:val="Bibliography"/>
        <w:rPr>
          <w:del w:id="485" w:author="Dr Elizabeth Wenk" w:date="2016-09-06T15:59:00Z"/>
        </w:rPr>
      </w:pPr>
      <w:del w:id="486" w:author="Dr Elizabeth Wenk" w:date="2016-09-06T15:59:00Z">
        <w:r w:rsidDel="003222B1">
          <w:delText xml:space="preserve">NSW Office of the Environment. (2006) </w:delText>
        </w:r>
        <w:r w:rsidDel="003222B1">
          <w:rPr>
            <w:i/>
            <w:iCs/>
          </w:rPr>
          <w:delText>Ku-Ring-Gai Chase National Park Fire Management Strategy</w:delText>
        </w:r>
        <w:r w:rsidDel="003222B1">
          <w:delText>.</w:delText>
        </w:r>
      </w:del>
    </w:p>
    <w:p w14:paraId="77380D01" w14:textId="2B05C062" w:rsidR="00F514EA" w:rsidDel="003222B1" w:rsidRDefault="00F514EA" w:rsidP="00F514EA">
      <w:pPr>
        <w:pStyle w:val="Bibliography"/>
        <w:rPr>
          <w:del w:id="487" w:author="Dr Elizabeth Wenk" w:date="2016-09-06T15:59:00Z"/>
        </w:rPr>
      </w:pPr>
      <w:del w:id="488" w:author="Dr Elizabeth Wenk" w:date="2016-09-06T15:59:00Z">
        <w:r w:rsidDel="003222B1">
          <w:delText xml:space="preserve">Obeso, J.R. (2002) The costs of reproduction in plants. </w:delText>
        </w:r>
        <w:r w:rsidDel="003222B1">
          <w:rPr>
            <w:i/>
            <w:iCs/>
          </w:rPr>
          <w:delText>New Phytologist</w:delText>
        </w:r>
        <w:r w:rsidDel="003222B1">
          <w:delText xml:space="preserve">, </w:delText>
        </w:r>
        <w:r w:rsidDel="003222B1">
          <w:rPr>
            <w:b/>
            <w:bCs/>
          </w:rPr>
          <w:delText>155</w:delText>
        </w:r>
        <w:r w:rsidDel="003222B1">
          <w:delText>, 321–348.</w:delText>
        </w:r>
      </w:del>
    </w:p>
    <w:p w14:paraId="3C57D9F2" w14:textId="6EBBA944" w:rsidR="00F514EA" w:rsidDel="003222B1" w:rsidRDefault="00F514EA" w:rsidP="00F514EA">
      <w:pPr>
        <w:pStyle w:val="Bibliography"/>
        <w:rPr>
          <w:del w:id="489" w:author="Dr Elizabeth Wenk" w:date="2016-09-06T15:59:00Z"/>
        </w:rPr>
      </w:pPr>
      <w:del w:id="490" w:author="Dr Elizabeth Wenk" w:date="2016-09-06T15:59:00Z">
        <w:r w:rsidDel="003222B1">
          <w:delText xml:space="preserve">Obeso, J.R. (2004) A hierarchical perspective in allocation to reproduction from whole plant to fruit and seed level. </w:delText>
        </w:r>
        <w:r w:rsidDel="003222B1">
          <w:rPr>
            <w:i/>
            <w:iCs/>
          </w:rPr>
          <w:delText>Perspectives in Plant Ecology, Evolution and Systematics</w:delText>
        </w:r>
        <w:r w:rsidDel="003222B1">
          <w:delText xml:space="preserve">, </w:delText>
        </w:r>
        <w:r w:rsidDel="003222B1">
          <w:rPr>
            <w:b/>
            <w:bCs/>
          </w:rPr>
          <w:delText>6</w:delText>
        </w:r>
        <w:r w:rsidDel="003222B1">
          <w:delText>, 217–225.</w:delText>
        </w:r>
      </w:del>
    </w:p>
    <w:p w14:paraId="1150F90D" w14:textId="6BFC9D4F" w:rsidR="00F514EA" w:rsidDel="003222B1" w:rsidRDefault="00F514EA" w:rsidP="00F514EA">
      <w:pPr>
        <w:pStyle w:val="Bibliography"/>
        <w:rPr>
          <w:del w:id="491" w:author="Dr Elizabeth Wenk" w:date="2016-09-06T15:59:00Z"/>
        </w:rPr>
      </w:pPr>
      <w:del w:id="492" w:author="Dr Elizabeth Wenk" w:date="2016-09-06T15:59:00Z">
        <w:r w:rsidDel="003222B1">
          <w:delText xml:space="preserve">Primack, R.B. (1987) Relationships Among Flowers, Fruits, and Seeds. </w:delText>
        </w:r>
        <w:r w:rsidDel="003222B1">
          <w:rPr>
            <w:i/>
            <w:iCs/>
          </w:rPr>
          <w:delText>Annual Review of Ecology and Systematics</w:delText>
        </w:r>
        <w:r w:rsidDel="003222B1">
          <w:delText xml:space="preserve">, </w:delText>
        </w:r>
        <w:r w:rsidDel="003222B1">
          <w:rPr>
            <w:b/>
            <w:bCs/>
          </w:rPr>
          <w:delText>18</w:delText>
        </w:r>
        <w:r w:rsidDel="003222B1">
          <w:delText>, 409–430.</w:delText>
        </w:r>
      </w:del>
    </w:p>
    <w:p w14:paraId="6A6F1CEB" w14:textId="177CB07F" w:rsidR="00F514EA" w:rsidDel="003222B1" w:rsidRDefault="00F514EA" w:rsidP="00F514EA">
      <w:pPr>
        <w:pStyle w:val="Bibliography"/>
        <w:rPr>
          <w:del w:id="493" w:author="Dr Elizabeth Wenk" w:date="2016-09-06T15:59:00Z"/>
        </w:rPr>
      </w:pPr>
      <w:del w:id="494" w:author="Dr Elizabeth Wenk" w:date="2016-09-06T15:59:00Z">
        <w:r w:rsidDel="003222B1">
          <w:lastRenderedPageBreak/>
          <w:delText xml:space="preserve">Ramirez, N. &amp; Berry, P.E. (1997) Effect of sexual systems and dichogamy on levels of abortion and biomass allocation in plant reproductive structures. </w:delText>
        </w:r>
        <w:r w:rsidDel="003222B1">
          <w:rPr>
            <w:i/>
            <w:iCs/>
          </w:rPr>
          <w:delText>Canadian Journal of Botany</w:delText>
        </w:r>
        <w:r w:rsidDel="003222B1">
          <w:delText xml:space="preserve">, </w:delText>
        </w:r>
        <w:r w:rsidDel="003222B1">
          <w:rPr>
            <w:b/>
            <w:bCs/>
          </w:rPr>
          <w:delText>75</w:delText>
        </w:r>
        <w:r w:rsidDel="003222B1">
          <w:delText>, 457–461.</w:delText>
        </w:r>
      </w:del>
    </w:p>
    <w:p w14:paraId="43B5623A" w14:textId="08CAB0C9" w:rsidR="00F514EA" w:rsidDel="003222B1" w:rsidRDefault="00F514EA" w:rsidP="00F514EA">
      <w:pPr>
        <w:pStyle w:val="Bibliography"/>
        <w:rPr>
          <w:del w:id="495" w:author="Dr Elizabeth Wenk" w:date="2016-09-06T15:59:00Z"/>
        </w:rPr>
      </w:pPr>
      <w:del w:id="496" w:author="Dr Elizabeth Wenk" w:date="2016-09-06T15:59:00Z">
        <w:r w:rsidDel="003222B1">
          <w:delText xml:space="preserve">Ramsey, M. (1997) No evidence for demographic costs of seed production in the pollen-limited perennial herb </w:delText>
        </w:r>
        <w:r w:rsidDel="003222B1">
          <w:rPr>
            <w:i/>
            <w:iCs/>
          </w:rPr>
          <w:delText>Blandfordia grandiflora</w:delText>
        </w:r>
        <w:r w:rsidDel="003222B1">
          <w:delText xml:space="preserve"> (Liliaceae). </w:delText>
        </w:r>
        <w:r w:rsidDel="003222B1">
          <w:rPr>
            <w:i/>
            <w:iCs/>
          </w:rPr>
          <w:delText>International Journal of Plant Sciences</w:delText>
        </w:r>
        <w:r w:rsidDel="003222B1">
          <w:delText xml:space="preserve">, </w:delText>
        </w:r>
        <w:r w:rsidDel="003222B1">
          <w:rPr>
            <w:b/>
            <w:bCs/>
          </w:rPr>
          <w:delText>158</w:delText>
        </w:r>
        <w:r w:rsidDel="003222B1">
          <w:delText>, 785–793.</w:delText>
        </w:r>
      </w:del>
    </w:p>
    <w:p w14:paraId="20861267" w14:textId="1CA1F3E3" w:rsidR="00F514EA" w:rsidDel="003222B1" w:rsidRDefault="00F514EA" w:rsidP="00F514EA">
      <w:pPr>
        <w:pStyle w:val="Bibliography"/>
        <w:rPr>
          <w:del w:id="497" w:author="Dr Elizabeth Wenk" w:date="2016-09-06T15:59:00Z"/>
        </w:rPr>
      </w:pPr>
      <w:del w:id="498" w:author="Dr Elizabeth Wenk" w:date="2016-09-06T15:59:00Z">
        <w:r w:rsidDel="003222B1">
          <w:delText xml:space="preserve">Reekie, E.G. &amp; Bazzaz, F.A. (1987a) Reproductive effort in plants. 1. Carbon allocation to reproduction. </w:delText>
        </w:r>
        <w:r w:rsidDel="003222B1">
          <w:rPr>
            <w:i/>
            <w:iCs/>
          </w:rPr>
          <w:delText>The American Naturalist</w:delText>
        </w:r>
        <w:r w:rsidDel="003222B1">
          <w:delText xml:space="preserve">, </w:delText>
        </w:r>
        <w:r w:rsidDel="003222B1">
          <w:rPr>
            <w:b/>
            <w:bCs/>
          </w:rPr>
          <w:delText>129</w:delText>
        </w:r>
        <w:r w:rsidDel="003222B1">
          <w:delText>, 876–896.</w:delText>
        </w:r>
      </w:del>
    </w:p>
    <w:p w14:paraId="527CD042" w14:textId="4078615D" w:rsidR="00F514EA" w:rsidDel="003222B1" w:rsidRDefault="00F514EA" w:rsidP="00F514EA">
      <w:pPr>
        <w:pStyle w:val="Bibliography"/>
        <w:rPr>
          <w:del w:id="499" w:author="Dr Elizabeth Wenk" w:date="2016-09-06T15:59:00Z"/>
        </w:rPr>
      </w:pPr>
      <w:del w:id="500" w:author="Dr Elizabeth Wenk" w:date="2016-09-06T15:59:00Z">
        <w:r w:rsidDel="003222B1">
          <w:delText xml:space="preserve">Reekie, E.G. &amp; Bazzaz, F.A. (1987b) Reproductive effort in plants. 2. Does carbon reflect the allocation of other resources? </w:delText>
        </w:r>
        <w:r w:rsidDel="003222B1">
          <w:rPr>
            <w:i/>
            <w:iCs/>
          </w:rPr>
          <w:delText>The American Naturalist</w:delText>
        </w:r>
        <w:r w:rsidDel="003222B1">
          <w:delText xml:space="preserve">, </w:delText>
        </w:r>
        <w:r w:rsidDel="003222B1">
          <w:rPr>
            <w:b/>
            <w:bCs/>
          </w:rPr>
          <w:delText>129</w:delText>
        </w:r>
        <w:r w:rsidDel="003222B1">
          <w:delText>, 897–906.</w:delText>
        </w:r>
      </w:del>
    </w:p>
    <w:p w14:paraId="194E61D3" w14:textId="37308A72" w:rsidR="00F514EA" w:rsidDel="003222B1" w:rsidRDefault="00F514EA" w:rsidP="00F514EA">
      <w:pPr>
        <w:pStyle w:val="Bibliography"/>
        <w:rPr>
          <w:del w:id="501" w:author="Dr Elizabeth Wenk" w:date="2016-09-06T15:59:00Z"/>
        </w:rPr>
      </w:pPr>
      <w:del w:id="502" w:author="Dr Elizabeth Wenk" w:date="2016-09-06T15:59:00Z">
        <w:r w:rsidDel="003222B1">
          <w:delText>Rosenheim, J.A., Alon, U., Shinar, G., Keeling, A.E.M.J. &amp; McPeek, E.M.A. (2010) Evolutionary Balancing of Fitness</w:delText>
        </w:r>
        <w:r w:rsidDel="003222B1">
          <w:rPr>
            <w:rFonts w:ascii="Cambria Math" w:hAnsi="Cambria Math" w:cs="Cambria Math"/>
          </w:rPr>
          <w:delText>‐</w:delText>
        </w:r>
        <w:r w:rsidDel="003222B1">
          <w:delText xml:space="preserve">Limiting Factors. </w:delText>
        </w:r>
        <w:r w:rsidDel="003222B1">
          <w:rPr>
            <w:i/>
            <w:iCs/>
          </w:rPr>
          <w:delText>The American Naturalist</w:delText>
        </w:r>
        <w:r w:rsidDel="003222B1">
          <w:delText xml:space="preserve">, </w:delText>
        </w:r>
        <w:r w:rsidDel="003222B1">
          <w:rPr>
            <w:b/>
            <w:bCs/>
          </w:rPr>
          <w:delText>175</w:delText>
        </w:r>
        <w:r w:rsidDel="003222B1">
          <w:delText>, 662–674.</w:delText>
        </w:r>
      </w:del>
    </w:p>
    <w:p w14:paraId="6F0B9A11" w14:textId="0B1354C1" w:rsidR="00F514EA" w:rsidDel="003222B1" w:rsidRDefault="00F514EA" w:rsidP="00F514EA">
      <w:pPr>
        <w:pStyle w:val="Bibliography"/>
        <w:rPr>
          <w:del w:id="503" w:author="Dr Elizabeth Wenk" w:date="2016-09-06T15:59:00Z"/>
        </w:rPr>
      </w:pPr>
      <w:del w:id="504" w:author="Dr Elizabeth Wenk" w:date="2016-09-06T15:59:00Z">
        <w:r w:rsidDel="003222B1">
          <w:delText xml:space="preserve">Rosenheim, J.A., Schreiber, S.J. &amp; Williams, N.M. (2015) Does an “oversupply” of ovules cause pollen limitation? </w:delText>
        </w:r>
        <w:r w:rsidDel="003222B1">
          <w:rPr>
            <w:i/>
            <w:iCs/>
          </w:rPr>
          <w:delText>New Phytologist</w:delText>
        </w:r>
        <w:r w:rsidDel="003222B1">
          <w:delText>, n/a-n/a.</w:delText>
        </w:r>
      </w:del>
    </w:p>
    <w:p w14:paraId="2B2263C8" w14:textId="06D66FC4" w:rsidR="00F514EA" w:rsidDel="003222B1" w:rsidRDefault="00F514EA" w:rsidP="00F514EA">
      <w:pPr>
        <w:pStyle w:val="Bibliography"/>
        <w:rPr>
          <w:del w:id="505" w:author="Dr Elizabeth Wenk" w:date="2016-09-06T15:59:00Z"/>
        </w:rPr>
      </w:pPr>
      <w:del w:id="506" w:author="Dr Elizabeth Wenk" w:date="2016-09-06T15:59:00Z">
        <w:r w:rsidDel="003222B1">
          <w:delText xml:space="preserve">Rosenheim, J.A., Williams, N.M., Schreiber, S.J., Ashman, A.E.T.-L. &amp; Bronstein, E.J.L. (2014) Parental optimism versus parental pessimism in plants: how common should we expect pollen limitation to be? </w:delText>
        </w:r>
        <w:r w:rsidDel="003222B1">
          <w:rPr>
            <w:i/>
            <w:iCs/>
          </w:rPr>
          <w:delText>The American Naturalist</w:delText>
        </w:r>
        <w:r w:rsidDel="003222B1">
          <w:delText xml:space="preserve">, </w:delText>
        </w:r>
        <w:r w:rsidDel="003222B1">
          <w:rPr>
            <w:b/>
            <w:bCs/>
          </w:rPr>
          <w:delText>184</w:delText>
        </w:r>
        <w:r w:rsidDel="003222B1">
          <w:delText>, 75–90.</w:delText>
        </w:r>
      </w:del>
    </w:p>
    <w:p w14:paraId="615AAED2" w14:textId="4D652469" w:rsidR="00F514EA" w:rsidDel="003222B1" w:rsidRDefault="00F514EA" w:rsidP="00F514EA">
      <w:pPr>
        <w:pStyle w:val="Bibliography"/>
        <w:rPr>
          <w:del w:id="507" w:author="Dr Elizabeth Wenk" w:date="2016-09-06T15:59:00Z"/>
        </w:rPr>
      </w:pPr>
      <w:del w:id="508" w:author="Dr Elizabeth Wenk" w:date="2016-09-06T15:59:00Z">
        <w:r w:rsidDel="003222B1">
          <w:delText xml:space="preserve">Rosenheim, J.A., Williams, N.M., Schreiber, S.J. &amp; Rapp, J.M. (2016) Modest pollen limitation of lifetime seed production is in good agreement with modest uncertainty in whole-plant pollen receipt. </w:delText>
        </w:r>
        <w:r w:rsidDel="003222B1">
          <w:rPr>
            <w:i/>
            <w:iCs/>
          </w:rPr>
          <w:delText>The American Naturalist</w:delText>
        </w:r>
        <w:r w:rsidDel="003222B1">
          <w:delText xml:space="preserve">, </w:delText>
        </w:r>
        <w:r w:rsidDel="003222B1">
          <w:rPr>
            <w:b/>
            <w:bCs/>
          </w:rPr>
          <w:delText>187</w:delText>
        </w:r>
        <w:r w:rsidDel="003222B1">
          <w:delText>, 397–404.</w:delText>
        </w:r>
      </w:del>
    </w:p>
    <w:p w14:paraId="6EF18CD9" w14:textId="6E64CC1C" w:rsidR="00F514EA" w:rsidDel="003222B1" w:rsidRDefault="00F514EA" w:rsidP="00F514EA">
      <w:pPr>
        <w:pStyle w:val="Bibliography"/>
        <w:rPr>
          <w:del w:id="509" w:author="Dr Elizabeth Wenk" w:date="2016-09-06T15:59:00Z"/>
        </w:rPr>
      </w:pPr>
      <w:del w:id="510" w:author="Dr Elizabeth Wenk" w:date="2016-09-06T15:59:00Z">
        <w:r w:rsidDel="003222B1">
          <w:delText xml:space="preserve">Ruane, L.G., Rotzin, A.T. &amp; Congleton, P.H. (2014) Floral display size, conspecific density and florivory affect fruit set in natural populations of </w:delText>
        </w:r>
        <w:r w:rsidDel="003222B1">
          <w:rPr>
            <w:i/>
            <w:iCs/>
          </w:rPr>
          <w:delText>Phlox hirsuta</w:delText>
        </w:r>
        <w:r w:rsidDel="003222B1">
          <w:delText xml:space="preserve">, an endangered species. </w:delText>
        </w:r>
        <w:r w:rsidDel="003222B1">
          <w:rPr>
            <w:i/>
            <w:iCs/>
          </w:rPr>
          <w:delText>Annals of Botany</w:delText>
        </w:r>
        <w:r w:rsidDel="003222B1">
          <w:delText>, mcu007.</w:delText>
        </w:r>
      </w:del>
    </w:p>
    <w:p w14:paraId="43B54383" w14:textId="395D4705" w:rsidR="00F514EA" w:rsidDel="003222B1" w:rsidRDefault="00F514EA" w:rsidP="00F514EA">
      <w:pPr>
        <w:pStyle w:val="Bibliography"/>
        <w:rPr>
          <w:del w:id="511" w:author="Dr Elizabeth Wenk" w:date="2016-09-06T15:59:00Z"/>
        </w:rPr>
      </w:pPr>
      <w:del w:id="512" w:author="Dr Elizabeth Wenk" w:date="2016-09-06T15:59:00Z">
        <w:r w:rsidDel="003222B1">
          <w:delText xml:space="preserve">Saa, S. &amp; Brown, P.H. (2014) Fruit presence negatively affects photosynthesis by reducing leaf nitrogen in almond. </w:delText>
        </w:r>
        <w:r w:rsidDel="003222B1">
          <w:rPr>
            <w:i/>
            <w:iCs/>
          </w:rPr>
          <w:delText>Functional Plant Biology</w:delText>
        </w:r>
        <w:r w:rsidDel="003222B1">
          <w:delText xml:space="preserve">, </w:delText>
        </w:r>
        <w:r w:rsidDel="003222B1">
          <w:rPr>
            <w:b/>
            <w:bCs/>
          </w:rPr>
          <w:delText>41</w:delText>
        </w:r>
        <w:r w:rsidDel="003222B1">
          <w:delText>, 884–891.</w:delText>
        </w:r>
      </w:del>
    </w:p>
    <w:p w14:paraId="1BEBDAF9" w14:textId="7B0450AD" w:rsidR="00F514EA" w:rsidDel="003222B1" w:rsidRDefault="00F514EA" w:rsidP="00F514EA">
      <w:pPr>
        <w:pStyle w:val="Bibliography"/>
        <w:rPr>
          <w:del w:id="513" w:author="Dr Elizabeth Wenk" w:date="2016-09-06T15:59:00Z"/>
        </w:rPr>
      </w:pPr>
      <w:del w:id="514" w:author="Dr Elizabeth Wenk" w:date="2016-09-06T15:59:00Z">
        <w:r w:rsidDel="003222B1">
          <w:delText xml:space="preserve">Sadras, V.O. (2007) Evolutionary aspects of the trade-off between seed size and number in crops. </w:delText>
        </w:r>
        <w:r w:rsidDel="003222B1">
          <w:rPr>
            <w:i/>
            <w:iCs/>
          </w:rPr>
          <w:delText>Field Crops Research</w:delText>
        </w:r>
        <w:r w:rsidDel="003222B1">
          <w:delText xml:space="preserve">, </w:delText>
        </w:r>
        <w:r w:rsidDel="003222B1">
          <w:rPr>
            <w:b/>
            <w:bCs/>
          </w:rPr>
          <w:delText>100</w:delText>
        </w:r>
        <w:r w:rsidDel="003222B1">
          <w:delText>, 125–138.</w:delText>
        </w:r>
      </w:del>
    </w:p>
    <w:p w14:paraId="423C48E4" w14:textId="6E70BA1C" w:rsidR="00F514EA" w:rsidDel="003222B1" w:rsidRDefault="00F514EA" w:rsidP="00F514EA">
      <w:pPr>
        <w:pStyle w:val="Bibliography"/>
        <w:rPr>
          <w:del w:id="515" w:author="Dr Elizabeth Wenk" w:date="2016-09-06T15:59:00Z"/>
        </w:rPr>
      </w:pPr>
      <w:del w:id="516" w:author="Dr Elizabeth Wenk" w:date="2016-09-06T15:59:00Z">
        <w:r w:rsidDel="003222B1">
          <w:delText xml:space="preserve">Schreiber, S.J., Rosenheim, J.A., Williams, Neal W. &amp; Harder, L.D. (2015) Evolutionary and ecological consequences of multiscale variation in pollen receipt for seed production. </w:delText>
        </w:r>
        <w:r w:rsidDel="003222B1">
          <w:rPr>
            <w:i/>
            <w:iCs/>
          </w:rPr>
          <w:delText>The American Naturalist</w:delText>
        </w:r>
        <w:r w:rsidDel="003222B1">
          <w:delText xml:space="preserve">, </w:delText>
        </w:r>
        <w:r w:rsidDel="003222B1">
          <w:rPr>
            <w:b/>
            <w:bCs/>
          </w:rPr>
          <w:delText>185</w:delText>
        </w:r>
        <w:r w:rsidDel="003222B1">
          <w:delText>, E14–E29.</w:delText>
        </w:r>
      </w:del>
    </w:p>
    <w:p w14:paraId="1DC522C7" w14:textId="1C48CCDB" w:rsidR="00F514EA" w:rsidDel="003222B1" w:rsidRDefault="00F514EA" w:rsidP="00F514EA">
      <w:pPr>
        <w:pStyle w:val="Bibliography"/>
        <w:rPr>
          <w:del w:id="517" w:author="Dr Elizabeth Wenk" w:date="2016-09-06T15:59:00Z"/>
        </w:rPr>
      </w:pPr>
      <w:del w:id="518" w:author="Dr Elizabeth Wenk" w:date="2016-09-06T15:59:00Z">
        <w:r w:rsidDel="003222B1">
          <w:delText xml:space="preserve">Shalom, L., Samuels, S., Zur, N., Shlizerman, L., Doron-Faigenboim, A., Blumwald., E. &amp; Sadka, A. (2014) Fruit load induces changes in global gene expression and in abscisic acid (ABA) and indole acetic acid (IAA) homeostasis in citrus buds. </w:delText>
        </w:r>
        <w:r w:rsidDel="003222B1">
          <w:rPr>
            <w:i/>
            <w:iCs/>
          </w:rPr>
          <w:delText>Journal of Experimental Botany</w:delText>
        </w:r>
        <w:r w:rsidDel="003222B1">
          <w:delText xml:space="preserve">, </w:delText>
        </w:r>
        <w:r w:rsidDel="003222B1">
          <w:rPr>
            <w:b/>
            <w:bCs/>
          </w:rPr>
          <w:delText>65</w:delText>
        </w:r>
        <w:r w:rsidDel="003222B1">
          <w:delText>, 3029–3044.</w:delText>
        </w:r>
      </w:del>
    </w:p>
    <w:p w14:paraId="2ED3FEDE" w14:textId="7ED7E5B1" w:rsidR="00F514EA" w:rsidDel="003222B1" w:rsidRDefault="00F514EA" w:rsidP="00F514EA">
      <w:pPr>
        <w:pStyle w:val="Bibliography"/>
        <w:rPr>
          <w:del w:id="519" w:author="Dr Elizabeth Wenk" w:date="2016-09-06T15:59:00Z"/>
        </w:rPr>
      </w:pPr>
      <w:del w:id="520" w:author="Dr Elizabeth Wenk" w:date="2016-09-06T15:59:00Z">
        <w:r w:rsidDel="003222B1">
          <w:delText xml:space="preserve">Sibly, R., Calow, P. &amp; Nichols, N. (1985) Are patterns of growth adaptive? </w:delText>
        </w:r>
        <w:r w:rsidDel="003222B1">
          <w:rPr>
            <w:i/>
            <w:iCs/>
          </w:rPr>
          <w:delText>Journal of Theoretical Biology</w:delText>
        </w:r>
        <w:r w:rsidDel="003222B1">
          <w:delText xml:space="preserve">, </w:delText>
        </w:r>
        <w:r w:rsidDel="003222B1">
          <w:rPr>
            <w:b/>
            <w:bCs/>
          </w:rPr>
          <w:delText>112</w:delText>
        </w:r>
        <w:r w:rsidDel="003222B1">
          <w:delText>, 553–574.</w:delText>
        </w:r>
      </w:del>
    </w:p>
    <w:p w14:paraId="15E54492" w14:textId="35077373" w:rsidR="00F514EA" w:rsidDel="003222B1" w:rsidRDefault="00F514EA" w:rsidP="00F514EA">
      <w:pPr>
        <w:pStyle w:val="Bibliography"/>
        <w:rPr>
          <w:del w:id="521" w:author="Dr Elizabeth Wenk" w:date="2016-09-06T15:59:00Z"/>
        </w:rPr>
      </w:pPr>
      <w:del w:id="522" w:author="Dr Elizabeth Wenk" w:date="2016-09-06T15:59:00Z">
        <w:r w:rsidDel="003222B1">
          <w:delText xml:space="preserve">Stephenson, A.G. (1981) Flower and fruit abortion: proximate causes and ultimate functions. </w:delText>
        </w:r>
        <w:r w:rsidDel="003222B1">
          <w:rPr>
            <w:i/>
            <w:iCs/>
          </w:rPr>
          <w:delText>Annual Review of Ecology &amp; Systematics</w:delText>
        </w:r>
        <w:r w:rsidDel="003222B1">
          <w:delText xml:space="preserve">, </w:delText>
        </w:r>
        <w:r w:rsidDel="003222B1">
          <w:rPr>
            <w:b/>
            <w:bCs/>
          </w:rPr>
          <w:delText>12</w:delText>
        </w:r>
        <w:r w:rsidDel="003222B1">
          <w:delText>, 253–279.</w:delText>
        </w:r>
      </w:del>
    </w:p>
    <w:p w14:paraId="1784582D" w14:textId="7B71B8CE" w:rsidR="00F514EA" w:rsidDel="003222B1" w:rsidRDefault="00F514EA" w:rsidP="00F514EA">
      <w:pPr>
        <w:pStyle w:val="Bibliography"/>
        <w:rPr>
          <w:del w:id="523" w:author="Dr Elizabeth Wenk" w:date="2016-09-06T15:59:00Z"/>
        </w:rPr>
      </w:pPr>
      <w:del w:id="524" w:author="Dr Elizabeth Wenk" w:date="2016-09-06T15:59:00Z">
        <w:r w:rsidDel="003222B1">
          <w:lastRenderedPageBreak/>
          <w:delText xml:space="preserve">Sutherland, S. (1986) Patterns of fruit-set: what controls fruit-flower ratios in plants? </w:delText>
        </w:r>
        <w:r w:rsidDel="003222B1">
          <w:rPr>
            <w:i/>
            <w:iCs/>
          </w:rPr>
          <w:delText>Evolution</w:delText>
        </w:r>
        <w:r w:rsidDel="003222B1">
          <w:delText xml:space="preserve">, </w:delText>
        </w:r>
        <w:r w:rsidDel="003222B1">
          <w:rPr>
            <w:b/>
            <w:bCs/>
          </w:rPr>
          <w:delText>40</w:delText>
        </w:r>
        <w:r w:rsidDel="003222B1">
          <w:delText>, 117–128.</w:delText>
        </w:r>
      </w:del>
    </w:p>
    <w:p w14:paraId="4B378698" w14:textId="6659B15D" w:rsidR="00F514EA" w:rsidDel="003222B1" w:rsidRDefault="00F514EA" w:rsidP="00F514EA">
      <w:pPr>
        <w:pStyle w:val="Bibliography"/>
        <w:rPr>
          <w:del w:id="525" w:author="Dr Elizabeth Wenk" w:date="2016-09-06T15:59:00Z"/>
        </w:rPr>
      </w:pPr>
      <w:del w:id="526" w:author="Dr Elizabeth Wenk" w:date="2016-09-06T15:59:00Z">
        <w:r w:rsidDel="003222B1">
          <w:delText xml:space="preserve">Thompson, K. &amp; Stewart, A.J.A. (1981) The measurement and meaning of reproductive effort in plants. </w:delText>
        </w:r>
        <w:r w:rsidDel="003222B1">
          <w:rPr>
            <w:i/>
            <w:iCs/>
          </w:rPr>
          <w:delText>The American Naturalist</w:delText>
        </w:r>
        <w:r w:rsidDel="003222B1">
          <w:delText xml:space="preserve">, </w:delText>
        </w:r>
        <w:r w:rsidDel="003222B1">
          <w:rPr>
            <w:b/>
            <w:bCs/>
          </w:rPr>
          <w:delText>117</w:delText>
        </w:r>
        <w:r w:rsidDel="003222B1">
          <w:delText>, 205–211.</w:delText>
        </w:r>
      </w:del>
    </w:p>
    <w:p w14:paraId="2C3363AA" w14:textId="0A8F5A93" w:rsidR="00F514EA" w:rsidDel="003222B1" w:rsidRDefault="00F514EA" w:rsidP="00F514EA">
      <w:pPr>
        <w:pStyle w:val="Bibliography"/>
        <w:rPr>
          <w:del w:id="527" w:author="Dr Elizabeth Wenk" w:date="2016-09-06T15:59:00Z"/>
        </w:rPr>
      </w:pPr>
      <w:del w:id="528" w:author="Dr Elizabeth Wenk" w:date="2016-09-06T15:59:00Z">
        <w:r w:rsidDel="003222B1">
          <w:delText xml:space="preserve">Weiner, J., Campbell, L.G., Pino, J. &amp; Echarte, L. (2009) The allometry of reproduction within plant populations. </w:delText>
        </w:r>
        <w:r w:rsidDel="003222B1">
          <w:rPr>
            <w:i/>
            <w:iCs/>
          </w:rPr>
          <w:delText>Journal of Ecology</w:delText>
        </w:r>
        <w:r w:rsidDel="003222B1">
          <w:delText xml:space="preserve">, </w:delText>
        </w:r>
        <w:r w:rsidDel="003222B1">
          <w:rPr>
            <w:b/>
            <w:bCs/>
          </w:rPr>
          <w:delText>97</w:delText>
        </w:r>
        <w:r w:rsidDel="003222B1">
          <w:delText>, 1220–1233.</w:delText>
        </w:r>
      </w:del>
    </w:p>
    <w:p w14:paraId="4A83408E" w14:textId="1D5B347A" w:rsidR="00F514EA" w:rsidDel="003222B1" w:rsidRDefault="00F514EA" w:rsidP="00F514EA">
      <w:pPr>
        <w:pStyle w:val="Bibliography"/>
        <w:rPr>
          <w:del w:id="529" w:author="Dr Elizabeth Wenk" w:date="2016-09-06T15:59:00Z"/>
        </w:rPr>
      </w:pPr>
      <w:del w:id="530" w:author="Dr Elizabeth Wenk" w:date="2016-09-06T15:59:00Z">
        <w:r w:rsidDel="003222B1">
          <w:delText xml:space="preserve">Wenk, E.H. &amp; Falster, D.S. (2015) Quantifying and understanding reproductive allocation schedules in plants. </w:delText>
        </w:r>
        <w:r w:rsidDel="003222B1">
          <w:rPr>
            <w:i/>
            <w:iCs/>
          </w:rPr>
          <w:delText>Ecology and Evolution</w:delText>
        </w:r>
        <w:r w:rsidDel="003222B1">
          <w:delText>, n/a-n/a.</w:delText>
        </w:r>
      </w:del>
    </w:p>
    <w:p w14:paraId="28507296" w14:textId="689D8B32" w:rsidR="00F514EA" w:rsidDel="003222B1" w:rsidRDefault="00F514EA" w:rsidP="00F514EA">
      <w:pPr>
        <w:pStyle w:val="Bibliography"/>
        <w:rPr>
          <w:del w:id="531" w:author="Dr Elizabeth Wenk" w:date="2016-09-06T15:59:00Z"/>
        </w:rPr>
      </w:pPr>
      <w:del w:id="532" w:author="Dr Elizabeth Wenk" w:date="2016-09-06T15:59:00Z">
        <w:r w:rsidDel="003222B1">
          <w:delText xml:space="preserve">Wesselingh, R.A. (2007) Pollen limitation meets resource allocation: towards a comprehensive methodology. </w:delText>
        </w:r>
        <w:r w:rsidDel="003222B1">
          <w:rPr>
            <w:i/>
            <w:iCs/>
          </w:rPr>
          <w:delText>The New Phytologist</w:delText>
        </w:r>
        <w:r w:rsidDel="003222B1">
          <w:delText xml:space="preserve">, </w:delText>
        </w:r>
        <w:r w:rsidDel="003222B1">
          <w:rPr>
            <w:b/>
            <w:bCs/>
          </w:rPr>
          <w:delText>174</w:delText>
        </w:r>
        <w:r w:rsidDel="003222B1">
          <w:delText>, 26–37.</w:delText>
        </w:r>
      </w:del>
    </w:p>
    <w:p w14:paraId="3148A6A8" w14:textId="2D8CFEEF" w:rsidR="00F514EA" w:rsidDel="003222B1" w:rsidRDefault="00F514EA" w:rsidP="00F514EA">
      <w:pPr>
        <w:pStyle w:val="Bibliography"/>
        <w:rPr>
          <w:del w:id="533" w:author="Dr Elizabeth Wenk" w:date="2016-09-06T15:59:00Z"/>
        </w:rPr>
      </w:pPr>
      <w:del w:id="534" w:author="Dr Elizabeth Wenk" w:date="2016-09-06T15:59:00Z">
        <w:r w:rsidDel="003222B1">
          <w:delText xml:space="preserve">Westoby, M., Falster, D., Moles, A., Vesk, P. &amp; Wright, I. (2002) Plant ecological strategies: Some leading dimensions of variation between species. </w:delText>
        </w:r>
        <w:r w:rsidDel="003222B1">
          <w:rPr>
            <w:i/>
            <w:iCs/>
          </w:rPr>
          <w:delText>Annual Review of Ecology and Systematics</w:delText>
        </w:r>
        <w:r w:rsidDel="003222B1">
          <w:delText xml:space="preserve">, </w:delText>
        </w:r>
        <w:r w:rsidDel="003222B1">
          <w:rPr>
            <w:b/>
            <w:bCs/>
          </w:rPr>
          <w:delText>33</w:delText>
        </w:r>
        <w:r w:rsidDel="003222B1">
          <w:delText>, 125–159.</w:delText>
        </w:r>
      </w:del>
    </w:p>
    <w:p w14:paraId="4B2E3D6B" w14:textId="47A70FD0" w:rsidR="00F514EA" w:rsidDel="003222B1" w:rsidRDefault="00F514EA" w:rsidP="00F514EA">
      <w:pPr>
        <w:pStyle w:val="Bibliography"/>
        <w:rPr>
          <w:del w:id="535" w:author="Dr Elizabeth Wenk" w:date="2016-09-06T15:59:00Z"/>
        </w:rPr>
      </w:pPr>
      <w:del w:id="536" w:author="Dr Elizabeth Wenk" w:date="2016-09-06T15:59:00Z">
        <w:r w:rsidDel="003222B1">
          <w:delText xml:space="preserve">Zhang, H., Huang, J., Williams, P.H., Vaissière, B.E., Zhou, Z., Gai, Q., Dong, J. &amp; An, J. (2015) Managed bumblebees outperform honeybees in increasing peach fruit set in China: different limiting processes with different pollinators. </w:delText>
        </w:r>
        <w:r w:rsidDel="003222B1">
          <w:rPr>
            <w:i/>
            <w:iCs/>
          </w:rPr>
          <w:delText>PLOS ONE</w:delText>
        </w:r>
        <w:r w:rsidDel="003222B1">
          <w:delText xml:space="preserve">, </w:delText>
        </w:r>
        <w:r w:rsidDel="003222B1">
          <w:rPr>
            <w:b/>
            <w:bCs/>
          </w:rPr>
          <w:delText>10</w:delText>
        </w:r>
        <w:r w:rsidDel="003222B1">
          <w:delText>, e0121143.</w:delText>
        </w:r>
      </w:del>
    </w:p>
    <w:p w14:paraId="47F7092A" w14:textId="0F8AA506" w:rsidR="00F514EA" w:rsidDel="003222B1" w:rsidRDefault="00F514EA" w:rsidP="00F514EA">
      <w:pPr>
        <w:pStyle w:val="Bibliography"/>
        <w:rPr>
          <w:del w:id="537" w:author="Dr Elizabeth Wenk" w:date="2016-09-06T15:59:00Z"/>
        </w:rPr>
      </w:pPr>
      <w:del w:id="538" w:author="Dr Elizabeth Wenk" w:date="2016-09-06T15:59:00Z">
        <w:r w:rsidDel="003222B1">
          <w:delText xml:space="preserve">Zimmerman, M. &amp; Pyke, G.H. (1988) Reproduction in Polemonium: assessing the factors limiting seed set. </w:delText>
        </w:r>
        <w:r w:rsidDel="003222B1">
          <w:rPr>
            <w:i/>
            <w:iCs/>
          </w:rPr>
          <w:delText>The American Naturalist</w:delText>
        </w:r>
        <w:r w:rsidDel="003222B1">
          <w:delText xml:space="preserve">, </w:delText>
        </w:r>
        <w:r w:rsidDel="003222B1">
          <w:rPr>
            <w:b/>
            <w:bCs/>
          </w:rPr>
          <w:delText>131</w:delText>
        </w:r>
        <w:r w:rsidDel="003222B1">
          <w:delText>, 723–738.</w:delText>
        </w:r>
      </w:del>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8466C7" w:rsidRDefault="008466C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8466C7" w:rsidRDefault="008466C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8466C7" w:rsidRDefault="008466C7">
      <w:pPr>
        <w:pStyle w:val="CommentText"/>
      </w:pPr>
    </w:p>
  </w:comment>
  <w:comment w:id="1" w:author="Daniel Falster" w:date="2016-08-29T13:12:00Z" w:initials="DF">
    <w:p w14:paraId="2AAADB8C" w14:textId="570732B9" w:rsidR="008466C7" w:rsidRDefault="008466C7">
      <w:pPr>
        <w:pStyle w:val="CommentText"/>
      </w:pPr>
      <w:r>
        <w:rPr>
          <w:rStyle w:val="CommentReference"/>
        </w:rPr>
        <w:annotationRef/>
      </w:r>
      <w:r w:rsidRPr="003C3342">
        <w:t>http://www.journals.uchicago.edu/journals/an/instruct</w:t>
      </w:r>
    </w:p>
    <w:p w14:paraId="4A31C510" w14:textId="42B35B96" w:rsidR="008466C7" w:rsidRDefault="008466C7">
      <w:pPr>
        <w:pStyle w:val="CommentText"/>
      </w:pPr>
      <w:r w:rsidRPr="003C3342">
        <w:t>21 manuscript pages or fewer of text, not includin</w:t>
      </w:r>
      <w:r>
        <w:t>g the literature cited,</w:t>
      </w:r>
      <w:r w:rsidRPr="003C3342">
        <w:t xml:space="preserve"> no more than six tables and/or figures</w:t>
      </w:r>
    </w:p>
  </w:comment>
  <w:comment w:id="59" w:author="Daniel Falster" w:date="2016-08-29T17:18:00Z" w:initials="DF">
    <w:p w14:paraId="05AF6B78" w14:textId="35BAA154" w:rsidR="008466C7" w:rsidRDefault="008466C7">
      <w:pPr>
        <w:pStyle w:val="CommentText"/>
      </w:pPr>
      <w:r>
        <w:rPr>
          <w:rStyle w:val="CommentReference"/>
        </w:rPr>
        <w:annotationRef/>
      </w:r>
      <w:r>
        <w:t>feels like we need this introductionary stuff</w:t>
      </w:r>
    </w:p>
  </w:comment>
  <w:comment w:id="76" w:author="Dr Elizabeth Wenk" w:date="2016-08-30T10:15:00Z" w:initials="DEW">
    <w:p w14:paraId="46E77FFB" w14:textId="1FD4F5E6" w:rsidR="008466C7" w:rsidRDefault="008466C7">
      <w:pPr>
        <w:pStyle w:val="CommentText"/>
      </w:pPr>
      <w:r>
        <w:rPr>
          <w:rStyle w:val="CommentReference"/>
        </w:rPr>
        <w:annotationRef/>
      </w:r>
      <w:r>
        <w:t>I’d struggle with officially counting “types”, since for different purposes you want different divisions. I keep trying to come up with a way to describe the divisions, but can’t really without long-winded descriptions.</w:t>
      </w:r>
    </w:p>
  </w:comment>
  <w:comment w:id="83" w:author="Daniel Falster" w:date="2016-08-29T15:53:00Z" w:initials="DF">
    <w:p w14:paraId="6E4145BF" w14:textId="77777777" w:rsidR="008466C7" w:rsidRDefault="008466C7" w:rsidP="00FE77B8">
      <w:pPr>
        <w:pStyle w:val="CommentText"/>
      </w:pPr>
      <w:r>
        <w:rPr>
          <w:rStyle w:val="CommentReference"/>
        </w:rPr>
        <w:annotationRef/>
      </w:r>
      <w:r>
        <w:t>opitmizing would be minimizing in this case, right?</w:t>
      </w:r>
    </w:p>
  </w:comment>
  <w:comment w:id="84" w:author="Dr Elizabeth Wenk" w:date="2016-08-30T10:16:00Z" w:initials="DEW">
    <w:p w14:paraId="11D0A5EC" w14:textId="5E07EB8C" w:rsidR="008466C7" w:rsidRDefault="008466C7">
      <w:pPr>
        <w:pStyle w:val="CommentText"/>
      </w:pPr>
      <w:r>
        <w:rPr>
          <w:rStyle w:val="CommentReference"/>
        </w:rPr>
        <w:annotationRef/>
      </w:r>
      <w:r>
        <w:t>yes</w:t>
      </w:r>
    </w:p>
  </w:comment>
  <w:comment w:id="86" w:author="Dr Elizabeth Wenk" w:date="2016-08-30T14:44:00Z" w:initials="DEW">
    <w:p w14:paraId="1C99E952" w14:textId="7EAFDEFE" w:rsidR="008466C7" w:rsidRDefault="008466C7" w:rsidP="00F91B6A">
      <w:pPr>
        <w:pStyle w:val="CommentText"/>
      </w:pPr>
      <w:r>
        <w:rPr>
          <w:rStyle w:val="CommentReference"/>
        </w:rPr>
        <w:annotationRef/>
      </w:r>
      <w:r>
        <w:t>I think this sentence is important – because it indicates what is known and how we build upon that. – it used to be lower down, and I’ve moved it up here as evidence for optimization across species.</w:t>
      </w:r>
    </w:p>
  </w:comment>
  <w:comment w:id="89" w:author="Dr Elizabeth Wenk" w:date="2016-08-30T10:24:00Z" w:initials="DEW">
    <w:p w14:paraId="6E948BF2" w14:textId="3F61D9DC" w:rsidR="008466C7" w:rsidRDefault="008466C7">
      <w:pPr>
        <w:pStyle w:val="CommentText"/>
      </w:pPr>
      <w:r>
        <w:rPr>
          <w:rStyle w:val="CommentReference"/>
        </w:rPr>
        <w:annotationRef/>
      </w:r>
      <w:r>
        <w:t>I like your rewording of this section a lot. Changed a few additional bits, but not much.</w:t>
      </w:r>
    </w:p>
  </w:comment>
  <w:comment w:id="91" w:author="Dr Elizabeth Wenk [2]" w:date="2016-09-05T09:15:00Z" w:initials="DEW">
    <w:p w14:paraId="4DBC2535" w14:textId="77777777" w:rsidR="008466C7" w:rsidRDefault="008466C7" w:rsidP="00220449">
      <w:pPr>
        <w:pStyle w:val="CommentText"/>
      </w:pPr>
      <w:r>
        <w:rPr>
          <w:rStyle w:val="CommentReference"/>
        </w:rPr>
        <w:annotationRef/>
      </w:r>
      <w:r>
        <w:t>This seems important to me – since it is the motivation for their study. Or at least the “predict expected seed set” part.</w:t>
      </w:r>
    </w:p>
    <w:p w14:paraId="756DC6E8" w14:textId="0F749AA9" w:rsidR="008466C7" w:rsidRDefault="008466C7">
      <w:pPr>
        <w:pStyle w:val="CommentText"/>
      </w:pPr>
    </w:p>
  </w:comment>
  <w:comment w:id="98" w:author="Dr Elizabeth Wenk" w:date="2016-08-30T10:59:00Z" w:initials="DEW">
    <w:p w14:paraId="4910C398" w14:textId="2A5ABF2E" w:rsidR="008466C7" w:rsidRDefault="008466C7">
      <w:pPr>
        <w:pStyle w:val="CommentText"/>
      </w:pPr>
      <w:r>
        <w:rPr>
          <w:rStyle w:val="CommentReference"/>
        </w:rPr>
        <w:annotationRef/>
      </w:r>
      <w:r>
        <w:t>I think this is necessary, since a difference to my calculations.</w:t>
      </w:r>
    </w:p>
  </w:comment>
  <w:comment w:id="103" w:author="Dr Elizabeth Wenk" w:date="2016-08-29T17:04:00Z" w:initials="DEW">
    <w:p w14:paraId="0857DC0E" w14:textId="77777777" w:rsidR="008466C7" w:rsidRDefault="008466C7" w:rsidP="005142CC">
      <w:pPr>
        <w:pStyle w:val="CommentText"/>
      </w:pPr>
      <w:r>
        <w:rPr>
          <w:rStyle w:val="CommentReference"/>
        </w:rPr>
        <w:annotationRef/>
      </w:r>
      <w:r>
        <w:t>Should probably add in something from Schreiber 2015, looking at 3-way limitation: pollen, ovule, resources, but struggling to properly digest this paper</w:t>
      </w:r>
    </w:p>
  </w:comment>
  <w:comment w:id="114" w:author="Dr Elizabeth Wenk" w:date="2016-06-01T12:44:00Z" w:initials="DEW">
    <w:p w14:paraId="050283EE" w14:textId="3D3A88D2" w:rsidR="008466C7" w:rsidRDefault="008466C7">
      <w:pPr>
        <w:pStyle w:val="CommentText"/>
      </w:pPr>
      <w:r>
        <w:rPr>
          <w:rStyle w:val="CommentReference"/>
        </w:rPr>
        <w:annotationRef/>
      </w:r>
      <w:r>
        <w:t xml:space="preserve">Mark, can you word this argument for me? </w:t>
      </w:r>
    </w:p>
    <w:p w14:paraId="2A0BD289" w14:textId="0B90B2F9" w:rsidR="008466C7" w:rsidRDefault="008466C7">
      <w:pPr>
        <w:pStyle w:val="CommentText"/>
      </w:pPr>
      <w:r>
        <w:t>MW: umm -- isn't it obvious that if seeds are large then provisioning costs are large? -- I must be missing something here</w:t>
      </w:r>
    </w:p>
  </w:comment>
  <w:comment w:id="115" w:author="Dr Elizabeth Wenk" w:date="2016-08-30T14:56:00Z" w:initials="DEW">
    <w:p w14:paraId="6EED7D74" w14:textId="1D45C28A" w:rsidR="008466C7" w:rsidRDefault="008466C7">
      <w:pPr>
        <w:pStyle w:val="CommentText"/>
      </w:pPr>
      <w:r>
        <w:rPr>
          <w:rStyle w:val="CommentReference"/>
        </w:rPr>
        <w:annotationRef/>
      </w:r>
      <w:r>
        <w:t>The problem is that it isn’t just higher provisioning costs, but “proportionally” higher provisioning costs – so relative to their total seedcosts, seed size is larger.</w:t>
      </w:r>
    </w:p>
  </w:comment>
  <w:comment w:id="116" w:author="Dr Elizabeth Wenk [3]" w:date="2016-09-05T10:09:00Z" w:initials="DEW">
    <w:p w14:paraId="6EFB8CCD" w14:textId="7AA102B0" w:rsidR="008466C7" w:rsidRDefault="008466C7">
      <w:pPr>
        <w:pStyle w:val="CommentText"/>
      </w:pPr>
      <w:r>
        <w:rPr>
          <w:rStyle w:val="CommentReference"/>
        </w:rPr>
        <w:annotationRef/>
      </w:r>
      <w:r>
        <w:t>I’m trying to think about this another way, that links why bigger seeds should have disproportionately larger dispersal structures – searching for theory and not finding anything .</w:t>
      </w:r>
    </w:p>
  </w:comment>
  <w:comment w:id="117" w:author="Dr Elizabeth Wenk" w:date="2016-08-29T17:18:00Z" w:initials="DEW">
    <w:p w14:paraId="2CA9C442" w14:textId="682C5E16" w:rsidR="008466C7" w:rsidRDefault="008466C7">
      <w:pPr>
        <w:pStyle w:val="CommentText"/>
      </w:pPr>
      <w:r>
        <w:rPr>
          <w:rStyle w:val="CommentReference"/>
        </w:rPr>
        <w:annotationRef/>
      </w:r>
      <w:r>
        <w:t>Only in this paragraph do I introduce individual-level variation – and then only in the summary the concept of different measure of reproductive costs. I feel that the intro is long enough, but probably need to give these sections a little more. Thoughts? I suggest moving the terms part up to the new paragraph two, where we describe different tissues.</w:t>
      </w:r>
    </w:p>
  </w:comment>
  <w:comment w:id="152" w:author="Mark Westoby" w:date="2016-08-19T12:18:00Z" w:initials="MW">
    <w:p w14:paraId="51F84D47" w14:textId="11C936D7" w:rsidR="008466C7" w:rsidRDefault="008466C7">
      <w:pPr>
        <w:pStyle w:val="CommentText"/>
      </w:pPr>
      <w:r>
        <w:rPr>
          <w:rStyle w:val="CommentReference"/>
        </w:rPr>
        <w:annotationRef/>
      </w:r>
      <w:r>
        <w:t>meaning, the seed minus E&amp;E? -- or is it that we're really talking here about a partition of total costs rather than a partition of accessory costs?</w:t>
      </w:r>
    </w:p>
  </w:comment>
  <w:comment w:id="165" w:author="Dr Elizabeth Wenk [4]" w:date="2016-09-09T12:38:00Z" w:initials="DEW">
    <w:p w14:paraId="1FA33681" w14:textId="76DA75C2" w:rsidR="00B04B52" w:rsidRDefault="00B04B52">
      <w:pPr>
        <w:pStyle w:val="CommentText"/>
      </w:pPr>
      <w:r>
        <w:rPr>
          <w:rStyle w:val="CommentReference"/>
        </w:rPr>
        <w:annotationRef/>
      </w:r>
      <w:r>
        <w:t>I’ll change to non-self citation</w:t>
      </w:r>
    </w:p>
  </w:comment>
  <w:comment w:id="167" w:author="Dr Elizabeth Wenk [5]" w:date="2016-09-06T15:20:00Z" w:initials="DEW">
    <w:p w14:paraId="37DA0B71" w14:textId="7B3EBF45" w:rsidR="008466C7" w:rsidRDefault="008466C7">
      <w:pPr>
        <w:pStyle w:val="CommentText"/>
      </w:pPr>
      <w:r>
        <w:rPr>
          <w:rStyle w:val="CommentReference"/>
        </w:rPr>
        <w:annotationRef/>
      </w:r>
      <w:r>
        <w:t>DF: add back material from intro on models.</w:t>
      </w:r>
    </w:p>
  </w:comment>
  <w:comment w:id="183" w:author="Dr Elizabeth Wenk" w:date="2016-04-28T11:58:00Z" w:initials="DEW">
    <w:p w14:paraId="496933B1" w14:textId="77777777" w:rsidR="008466C7" w:rsidRDefault="008466C7" w:rsidP="00AE6290">
      <w:pPr>
        <w:pStyle w:val="CommentText"/>
      </w:pPr>
      <w:r>
        <w:rPr>
          <w:rStyle w:val="CommentReference"/>
        </w:rPr>
        <w:annotationRef/>
      </w:r>
      <w:r>
        <w:t>Mark, Would you consider this entire paragraph superfluous?</w:t>
      </w:r>
    </w:p>
    <w:p w14:paraId="63F0DE12" w14:textId="77777777" w:rsidR="008466C7" w:rsidRDefault="008466C7" w:rsidP="00AE6290">
      <w:pPr>
        <w:pStyle w:val="CommentText"/>
      </w:pPr>
    </w:p>
    <w:p w14:paraId="2A845166" w14:textId="77777777" w:rsidR="008466C7" w:rsidRDefault="008466C7" w:rsidP="00AE6290">
      <w:pPr>
        <w:pStyle w:val="CommentText"/>
      </w:pPr>
      <w:r>
        <w:t>MW: not completely superfluous, but probablyk much too detailed. We just need to say briefly somewhere (not necessarily here) that stochastic pollen receipt and ovule number per flower both can have an influence on the mechanisms discussed by this theoretical literature (and in Fig 2) -- but these are not variables that come into explaining the diffs between species here</w:t>
      </w:r>
    </w:p>
  </w:comment>
  <w:comment w:id="184" w:author="Dr Elizabeth Wenk" w:date="2016-04-12T17:02:00Z" w:initials="DEW">
    <w:p w14:paraId="31338F5F" w14:textId="77777777" w:rsidR="008466C7" w:rsidRDefault="008466C7" w:rsidP="00AE6290">
      <w:pPr>
        <w:pStyle w:val="CommentText"/>
      </w:pPr>
      <w:r>
        <w:rPr>
          <w:rStyle w:val="CommentReference"/>
        </w:rPr>
        <w:annotationRef/>
      </w:r>
      <w:r>
        <w:t>Clearly still struggling to make this paragraph coherent</w:t>
      </w:r>
    </w:p>
  </w:comment>
  <w:comment w:id="190" w:author="Mark Westoby" w:date="2016-08-19T18:10:00Z" w:initials="MW">
    <w:p w14:paraId="02693D70" w14:textId="77777777" w:rsidR="008466C7" w:rsidRDefault="008466C7" w:rsidP="008F24B1">
      <w:pPr>
        <w:pStyle w:val="CommentText"/>
      </w:pPr>
      <w:r>
        <w:rPr>
          <w:rStyle w:val="CommentReference"/>
        </w:rPr>
        <w:annotationRef/>
      </w:r>
      <w:r>
        <w:t>overall the paper has a bit too much of a note of self-citation for me -- I do understand that some of the refs are completely appropriate and indeed unavoidable, but let's try and reduce the extent to which our names keep intruding</w:t>
      </w:r>
    </w:p>
  </w:comment>
  <w:comment w:id="199" w:author="Dr Elizabeth Wenk" w:date="2016-04-28T11:52:00Z" w:initials="DEW">
    <w:p w14:paraId="05A9EB46" w14:textId="1EC11C27" w:rsidR="008466C7" w:rsidRDefault="008466C7">
      <w:pPr>
        <w:pStyle w:val="CommentText"/>
      </w:pPr>
      <w:r>
        <w:rPr>
          <w:rStyle w:val="CommentReference"/>
        </w:rPr>
        <w:annotationRef/>
      </w:r>
      <w:r>
        <w:t>If I understand the conceptual model correctly, it includes both failed and required tissues, so my outcome is slightly different.</w:t>
      </w:r>
    </w:p>
  </w:comment>
  <w:comment w:id="200" w:author="Mark Westoby" w:date="2016-08-19T18:22:00Z" w:initials="MW">
    <w:p w14:paraId="52A1EFD7" w14:textId="31FFCEB9" w:rsidR="008466C7" w:rsidRDefault="008466C7">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201" w:author="Dr Elizabeth Wenk [6]" w:date="2016-09-06T16:35:00Z" w:initials="DEW">
    <w:p w14:paraId="62EA001E" w14:textId="366188C7" w:rsidR="008466C7" w:rsidRDefault="008466C7">
      <w:pPr>
        <w:pStyle w:val="CommentText"/>
      </w:pPr>
      <w:r>
        <w:rPr>
          <w:rStyle w:val="CommentReference"/>
        </w:rPr>
        <w:annotationRef/>
      </w:r>
      <w:r>
        <w:t>Since the “failed tissue costs” are so much larger than the fixed pollen-attraction costs, all patterns vanish. I’ve struggled with this as well, but if part of the purpose of this paper is to examine changes in floral construction between different species, then it is the cost of making a single flower that we want to look at separately from the total cost of making all flowers.</w:t>
      </w:r>
    </w:p>
  </w:comment>
  <w:comment w:id="213" w:author="Dr Elizabeth Wenk" w:date="2016-04-28T11:58:00Z" w:initials="DEW">
    <w:p w14:paraId="727FFEFD" w14:textId="6BC21BF4" w:rsidR="008466C7" w:rsidRDefault="008466C7">
      <w:pPr>
        <w:pStyle w:val="CommentText"/>
      </w:pPr>
      <w:r>
        <w:rPr>
          <w:rStyle w:val="CommentReference"/>
        </w:rPr>
        <w:annotationRef/>
      </w:r>
      <w:r>
        <w:t>Mark, Would you consider this entire paragraph superfluous?</w:t>
      </w:r>
    </w:p>
    <w:p w14:paraId="77B6F649" w14:textId="77777777" w:rsidR="008466C7" w:rsidRDefault="008466C7">
      <w:pPr>
        <w:pStyle w:val="CommentText"/>
      </w:pPr>
    </w:p>
    <w:p w14:paraId="411358D6" w14:textId="2EBE6AA9" w:rsidR="008466C7" w:rsidRDefault="008466C7">
      <w:pPr>
        <w:pStyle w:val="CommentText"/>
      </w:pPr>
      <w:r>
        <w:t>MW: not completely superfluous, but probablyk much too detailed. We just need to say briefly somewhere (not necessarily here) that stochastic pollen receipt and ovule number per flower both can have an influence on the mechanisms discussed by this theoretical literature (and in Fig 2) -- but these are not variables that come into explaining the diffs between species here</w:t>
      </w:r>
    </w:p>
  </w:comment>
  <w:comment w:id="221" w:author="Dr Elizabeth Wenk" w:date="2016-04-12T17:02:00Z" w:initials="DEW">
    <w:p w14:paraId="6B065C76" w14:textId="5DC9595C" w:rsidR="008466C7" w:rsidRDefault="008466C7">
      <w:pPr>
        <w:pStyle w:val="CommentText"/>
      </w:pPr>
      <w:r>
        <w:rPr>
          <w:rStyle w:val="CommentReference"/>
        </w:rPr>
        <w:annotationRef/>
      </w:r>
      <w:r>
        <w:t>Clearly still struggling to make this paragraph coherent</w:t>
      </w:r>
    </w:p>
  </w:comment>
  <w:comment w:id="228" w:author="Dr Elizabeth Wenk [7]" w:date="2016-09-05T11:06:00Z" w:initials="DEW">
    <w:p w14:paraId="420078CC" w14:textId="129691DE" w:rsidR="008466C7" w:rsidRDefault="008466C7"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8466C7" w:rsidRDefault="008466C7" w:rsidP="00B5625C">
      <w:pPr>
        <w:pStyle w:val="CommentText"/>
      </w:pPr>
    </w:p>
    <w:p w14:paraId="1D56C3E5" w14:textId="77777777" w:rsidR="008466C7" w:rsidRDefault="008466C7" w:rsidP="00B5625C">
      <w:pPr>
        <w:pStyle w:val="CommentText"/>
      </w:pPr>
      <w:r>
        <w:t>MW Personally I quite like the idea of such a schematic, but it seems likely to invite the question whether a formal path analysis has been done</w:t>
      </w:r>
    </w:p>
    <w:p w14:paraId="4DADA111" w14:textId="1908DC46" w:rsidR="008466C7" w:rsidRPr="00B5625C" w:rsidRDefault="008466C7">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5AF6B78" w15:done="0"/>
  <w15:commentEx w15:paraId="46E77FFB" w15:done="0"/>
  <w15:commentEx w15:paraId="6E4145BF" w15:done="0"/>
  <w15:commentEx w15:paraId="11D0A5EC" w15:paraIdParent="6E4145BF" w15:done="0"/>
  <w15:commentEx w15:paraId="1C99E952" w15:done="0"/>
  <w15:commentEx w15:paraId="6E948BF2" w15:done="0"/>
  <w15:commentEx w15:paraId="756DC6E8" w15:done="0"/>
  <w15:commentEx w15:paraId="4910C398" w15:done="0"/>
  <w15:commentEx w15:paraId="0857DC0E" w15:done="0"/>
  <w15:commentEx w15:paraId="2A0BD289" w15:done="0"/>
  <w15:commentEx w15:paraId="6EED7D74" w15:paraIdParent="2A0BD289" w15:done="0"/>
  <w15:commentEx w15:paraId="6EFB8CCD" w15:done="0"/>
  <w15:commentEx w15:paraId="2CA9C442" w15:done="0"/>
  <w15:commentEx w15:paraId="51F84D47" w15:done="0"/>
  <w15:commentEx w15:paraId="1FA33681" w15:done="0"/>
  <w15:commentEx w15:paraId="37DA0B71" w15:done="0"/>
  <w15:commentEx w15:paraId="2A845166" w15:done="0"/>
  <w15:commentEx w15:paraId="31338F5F" w15:done="0"/>
  <w15:commentEx w15:paraId="02693D70" w15:done="0"/>
  <w15:commentEx w15:paraId="05A9EB46" w15:done="0"/>
  <w15:commentEx w15:paraId="52A1EFD7" w15:done="0"/>
  <w15:commentEx w15:paraId="62EA001E" w15:paraIdParent="52A1EFD7" w15:done="0"/>
  <w15:commentEx w15:paraId="411358D6" w15:done="0"/>
  <w15:commentEx w15:paraId="6B065C76"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1355C" w14:textId="77777777" w:rsidR="003C51B9" w:rsidRDefault="003C51B9" w:rsidP="00991A62">
      <w:pPr>
        <w:spacing w:after="0" w:line="240" w:lineRule="auto"/>
      </w:pPr>
      <w:r>
        <w:separator/>
      </w:r>
    </w:p>
  </w:endnote>
  <w:endnote w:type="continuationSeparator" w:id="0">
    <w:p w14:paraId="060C6A87" w14:textId="77777777" w:rsidR="003C51B9" w:rsidRDefault="003C51B9"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8466C7" w:rsidRDefault="008466C7">
        <w:pPr>
          <w:pStyle w:val="Footer"/>
          <w:jc w:val="right"/>
        </w:pPr>
        <w:r>
          <w:fldChar w:fldCharType="begin"/>
        </w:r>
        <w:r>
          <w:instrText xml:space="preserve"> PAGE   \* MERGEFORMAT </w:instrText>
        </w:r>
        <w:r>
          <w:fldChar w:fldCharType="separate"/>
        </w:r>
        <w:r w:rsidR="005E14BF">
          <w:rPr>
            <w:noProof/>
          </w:rPr>
          <w:t>20</w:t>
        </w:r>
        <w:r>
          <w:rPr>
            <w:noProof/>
          </w:rPr>
          <w:fldChar w:fldCharType="end"/>
        </w:r>
      </w:p>
    </w:sdtContent>
  </w:sdt>
  <w:p w14:paraId="2E4FBA35" w14:textId="77777777" w:rsidR="008466C7" w:rsidRDefault="00846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D47E2C" w14:textId="77777777" w:rsidR="003C51B9" w:rsidRDefault="003C51B9" w:rsidP="00991A62">
      <w:pPr>
        <w:spacing w:after="0" w:line="240" w:lineRule="auto"/>
      </w:pPr>
      <w:r>
        <w:separator/>
      </w:r>
    </w:p>
  </w:footnote>
  <w:footnote w:type="continuationSeparator" w:id="0">
    <w:p w14:paraId="66E45183" w14:textId="77777777" w:rsidR="003C51B9" w:rsidRDefault="003C51B9"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rson w15:author="Dr Elizabeth Wenk [3]">
    <w15:presenceInfo w15:providerId="AD" w15:userId="S-1-5-21-1594774353-775871607-213974443-252582"/>
  </w15:person>
  <w15:person w15:author="Dr Elizabeth Wenk [4]">
    <w15:presenceInfo w15:providerId="AD" w15:userId="S-1-5-21-1594774353-775871607-213974443-252582"/>
  </w15:person>
  <w15:person w15:author="Dr Elizabeth Wenk [5]">
    <w15:presenceInfo w15:providerId="AD" w15:userId="S-1-5-21-1594774353-775871607-213974443-252582"/>
  </w15:person>
  <w15:person w15:author="Dr Elizabeth Wenk ">
    <w15:presenceInfo w15:providerId="AD" w15:userId="S-1-5-21-1594774353-775871607-213974443-252582"/>
  </w15:person>
  <w15:person w15:author="Dr Elizabeth Wenk [6]">
    <w15:presenceInfo w15:providerId="AD" w15:userId="S-1-5-21-1594774353-775871607-213974443-252582"/>
  </w15:person>
  <w15:person w15:author="Dr Elizabeth Wenk [7]">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486B"/>
    <w:rsid w:val="000266CD"/>
    <w:rsid w:val="00026DA4"/>
    <w:rsid w:val="00035C45"/>
    <w:rsid w:val="00041DFE"/>
    <w:rsid w:val="00044068"/>
    <w:rsid w:val="00044431"/>
    <w:rsid w:val="0004785C"/>
    <w:rsid w:val="0005679F"/>
    <w:rsid w:val="00065D08"/>
    <w:rsid w:val="0007385B"/>
    <w:rsid w:val="00077E6E"/>
    <w:rsid w:val="00085CF0"/>
    <w:rsid w:val="000877BF"/>
    <w:rsid w:val="00091293"/>
    <w:rsid w:val="000A1C6D"/>
    <w:rsid w:val="000A2113"/>
    <w:rsid w:val="000A6870"/>
    <w:rsid w:val="000A6BDA"/>
    <w:rsid w:val="000B06B9"/>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0A08"/>
    <w:rsid w:val="001012EB"/>
    <w:rsid w:val="00102648"/>
    <w:rsid w:val="00103914"/>
    <w:rsid w:val="001065E2"/>
    <w:rsid w:val="00114027"/>
    <w:rsid w:val="001155DD"/>
    <w:rsid w:val="00115F3A"/>
    <w:rsid w:val="00115F52"/>
    <w:rsid w:val="00120BEF"/>
    <w:rsid w:val="00130EC6"/>
    <w:rsid w:val="00131838"/>
    <w:rsid w:val="00132ECE"/>
    <w:rsid w:val="00141682"/>
    <w:rsid w:val="00143ADB"/>
    <w:rsid w:val="001466D4"/>
    <w:rsid w:val="00147C3B"/>
    <w:rsid w:val="00151EF3"/>
    <w:rsid w:val="00155CC0"/>
    <w:rsid w:val="00161521"/>
    <w:rsid w:val="00171B5B"/>
    <w:rsid w:val="00172307"/>
    <w:rsid w:val="00182650"/>
    <w:rsid w:val="00182DB7"/>
    <w:rsid w:val="001871E9"/>
    <w:rsid w:val="00192544"/>
    <w:rsid w:val="0019338B"/>
    <w:rsid w:val="00194F6A"/>
    <w:rsid w:val="0019603C"/>
    <w:rsid w:val="001A0703"/>
    <w:rsid w:val="001A1B84"/>
    <w:rsid w:val="001A2079"/>
    <w:rsid w:val="001A3D22"/>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F6126"/>
    <w:rsid w:val="0020109D"/>
    <w:rsid w:val="002014D0"/>
    <w:rsid w:val="002064F3"/>
    <w:rsid w:val="00210402"/>
    <w:rsid w:val="00210508"/>
    <w:rsid w:val="00216A25"/>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6AEA"/>
    <w:rsid w:val="002F14AE"/>
    <w:rsid w:val="002F240C"/>
    <w:rsid w:val="002F3E56"/>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72B31"/>
    <w:rsid w:val="0037517E"/>
    <w:rsid w:val="0038264F"/>
    <w:rsid w:val="00384C76"/>
    <w:rsid w:val="0038740D"/>
    <w:rsid w:val="00392EDE"/>
    <w:rsid w:val="00393581"/>
    <w:rsid w:val="00396CFE"/>
    <w:rsid w:val="00396E33"/>
    <w:rsid w:val="003A0038"/>
    <w:rsid w:val="003A0B41"/>
    <w:rsid w:val="003A5E17"/>
    <w:rsid w:val="003B10B2"/>
    <w:rsid w:val="003B15B6"/>
    <w:rsid w:val="003B548B"/>
    <w:rsid w:val="003B6AE0"/>
    <w:rsid w:val="003C3342"/>
    <w:rsid w:val="003C51B9"/>
    <w:rsid w:val="003C7210"/>
    <w:rsid w:val="003D0241"/>
    <w:rsid w:val="003D632F"/>
    <w:rsid w:val="003E1C11"/>
    <w:rsid w:val="003E3A57"/>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D0943"/>
    <w:rsid w:val="004D1582"/>
    <w:rsid w:val="004D426E"/>
    <w:rsid w:val="004D56E0"/>
    <w:rsid w:val="004D64BA"/>
    <w:rsid w:val="004D6A38"/>
    <w:rsid w:val="004E1ADB"/>
    <w:rsid w:val="004F5460"/>
    <w:rsid w:val="004F5B6E"/>
    <w:rsid w:val="004F6B2C"/>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517F7"/>
    <w:rsid w:val="00551D72"/>
    <w:rsid w:val="00552EFA"/>
    <w:rsid w:val="00556C27"/>
    <w:rsid w:val="00560190"/>
    <w:rsid w:val="0057133A"/>
    <w:rsid w:val="00571CA1"/>
    <w:rsid w:val="005764D3"/>
    <w:rsid w:val="005817A4"/>
    <w:rsid w:val="0058515B"/>
    <w:rsid w:val="0058534D"/>
    <w:rsid w:val="0058600C"/>
    <w:rsid w:val="00590056"/>
    <w:rsid w:val="00591276"/>
    <w:rsid w:val="00593819"/>
    <w:rsid w:val="00593DC2"/>
    <w:rsid w:val="005970FD"/>
    <w:rsid w:val="005A01D9"/>
    <w:rsid w:val="005A2338"/>
    <w:rsid w:val="005A33E4"/>
    <w:rsid w:val="005A6889"/>
    <w:rsid w:val="005A6B03"/>
    <w:rsid w:val="005A7CC4"/>
    <w:rsid w:val="005A7EBE"/>
    <w:rsid w:val="005B2926"/>
    <w:rsid w:val="005B3105"/>
    <w:rsid w:val="005B3E80"/>
    <w:rsid w:val="005C3269"/>
    <w:rsid w:val="005C3D6B"/>
    <w:rsid w:val="005C43C7"/>
    <w:rsid w:val="005D31B2"/>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81695"/>
    <w:rsid w:val="00682A90"/>
    <w:rsid w:val="00685263"/>
    <w:rsid w:val="0068650F"/>
    <w:rsid w:val="006869F3"/>
    <w:rsid w:val="006879A2"/>
    <w:rsid w:val="00687D3A"/>
    <w:rsid w:val="006908AF"/>
    <w:rsid w:val="00691062"/>
    <w:rsid w:val="0069532B"/>
    <w:rsid w:val="00697719"/>
    <w:rsid w:val="006A24B0"/>
    <w:rsid w:val="006A57AA"/>
    <w:rsid w:val="006B1761"/>
    <w:rsid w:val="006B4A02"/>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2C92"/>
    <w:rsid w:val="007850F8"/>
    <w:rsid w:val="00790E00"/>
    <w:rsid w:val="00794FA0"/>
    <w:rsid w:val="007A27AD"/>
    <w:rsid w:val="007A35CC"/>
    <w:rsid w:val="007A7959"/>
    <w:rsid w:val="007B18EB"/>
    <w:rsid w:val="007B6510"/>
    <w:rsid w:val="007B7178"/>
    <w:rsid w:val="007C2559"/>
    <w:rsid w:val="007C79BA"/>
    <w:rsid w:val="007D23AE"/>
    <w:rsid w:val="007D3813"/>
    <w:rsid w:val="007D4F81"/>
    <w:rsid w:val="007D50A3"/>
    <w:rsid w:val="007D7B1E"/>
    <w:rsid w:val="007E2452"/>
    <w:rsid w:val="007E3C2C"/>
    <w:rsid w:val="007E75D9"/>
    <w:rsid w:val="007F0243"/>
    <w:rsid w:val="007F3731"/>
    <w:rsid w:val="007F509A"/>
    <w:rsid w:val="007F6C8C"/>
    <w:rsid w:val="007F7DA6"/>
    <w:rsid w:val="00806C17"/>
    <w:rsid w:val="00806EF2"/>
    <w:rsid w:val="008130DA"/>
    <w:rsid w:val="0081749F"/>
    <w:rsid w:val="00820E66"/>
    <w:rsid w:val="00822EA8"/>
    <w:rsid w:val="008355CB"/>
    <w:rsid w:val="008466C7"/>
    <w:rsid w:val="00853808"/>
    <w:rsid w:val="00853DFF"/>
    <w:rsid w:val="008613BF"/>
    <w:rsid w:val="008615B1"/>
    <w:rsid w:val="00863D0E"/>
    <w:rsid w:val="00864719"/>
    <w:rsid w:val="00864A3E"/>
    <w:rsid w:val="008653A4"/>
    <w:rsid w:val="008732AC"/>
    <w:rsid w:val="008748CE"/>
    <w:rsid w:val="00877AF0"/>
    <w:rsid w:val="00882407"/>
    <w:rsid w:val="008855E5"/>
    <w:rsid w:val="008934FF"/>
    <w:rsid w:val="00893F51"/>
    <w:rsid w:val="008978FD"/>
    <w:rsid w:val="008A0565"/>
    <w:rsid w:val="008A1902"/>
    <w:rsid w:val="008A36CD"/>
    <w:rsid w:val="008B607B"/>
    <w:rsid w:val="008B7C99"/>
    <w:rsid w:val="008C11AC"/>
    <w:rsid w:val="008C369F"/>
    <w:rsid w:val="008C55F9"/>
    <w:rsid w:val="008C57EB"/>
    <w:rsid w:val="008C72C6"/>
    <w:rsid w:val="008D0548"/>
    <w:rsid w:val="008D1C27"/>
    <w:rsid w:val="008D27A1"/>
    <w:rsid w:val="008D67B3"/>
    <w:rsid w:val="008E557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4455"/>
    <w:rsid w:val="009347F0"/>
    <w:rsid w:val="009348CB"/>
    <w:rsid w:val="00936BE9"/>
    <w:rsid w:val="00937390"/>
    <w:rsid w:val="00951D77"/>
    <w:rsid w:val="00952FF9"/>
    <w:rsid w:val="00954136"/>
    <w:rsid w:val="00962879"/>
    <w:rsid w:val="009629BC"/>
    <w:rsid w:val="009659FB"/>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9E3"/>
    <w:rsid w:val="009C6AF5"/>
    <w:rsid w:val="009D1755"/>
    <w:rsid w:val="009D23C5"/>
    <w:rsid w:val="009D4244"/>
    <w:rsid w:val="009D5583"/>
    <w:rsid w:val="009D68AD"/>
    <w:rsid w:val="009D7192"/>
    <w:rsid w:val="009E4327"/>
    <w:rsid w:val="009E7C1A"/>
    <w:rsid w:val="009F55CD"/>
    <w:rsid w:val="009F6139"/>
    <w:rsid w:val="00A00C45"/>
    <w:rsid w:val="00A01D75"/>
    <w:rsid w:val="00A05A79"/>
    <w:rsid w:val="00A10C6F"/>
    <w:rsid w:val="00A15A49"/>
    <w:rsid w:val="00A32BAF"/>
    <w:rsid w:val="00A36899"/>
    <w:rsid w:val="00A3792F"/>
    <w:rsid w:val="00A4069B"/>
    <w:rsid w:val="00A4309C"/>
    <w:rsid w:val="00A44100"/>
    <w:rsid w:val="00A465F6"/>
    <w:rsid w:val="00A46E48"/>
    <w:rsid w:val="00A50540"/>
    <w:rsid w:val="00A510DA"/>
    <w:rsid w:val="00A528EE"/>
    <w:rsid w:val="00A54D4F"/>
    <w:rsid w:val="00A55C2A"/>
    <w:rsid w:val="00A55FA3"/>
    <w:rsid w:val="00A57BA4"/>
    <w:rsid w:val="00A615EF"/>
    <w:rsid w:val="00A636AB"/>
    <w:rsid w:val="00A65A2A"/>
    <w:rsid w:val="00A65BD0"/>
    <w:rsid w:val="00A7291A"/>
    <w:rsid w:val="00A74228"/>
    <w:rsid w:val="00A7423B"/>
    <w:rsid w:val="00A75365"/>
    <w:rsid w:val="00A81372"/>
    <w:rsid w:val="00A87B93"/>
    <w:rsid w:val="00AA6495"/>
    <w:rsid w:val="00AA6DF4"/>
    <w:rsid w:val="00AA706E"/>
    <w:rsid w:val="00AC1B5E"/>
    <w:rsid w:val="00AC35C9"/>
    <w:rsid w:val="00AC35F9"/>
    <w:rsid w:val="00AC6223"/>
    <w:rsid w:val="00AC62B4"/>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D73"/>
    <w:rsid w:val="00B5625C"/>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C021BD"/>
    <w:rsid w:val="00C04C51"/>
    <w:rsid w:val="00C12F56"/>
    <w:rsid w:val="00C130AB"/>
    <w:rsid w:val="00C1372B"/>
    <w:rsid w:val="00C13919"/>
    <w:rsid w:val="00C14873"/>
    <w:rsid w:val="00C2018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51EE"/>
    <w:rsid w:val="00C8795B"/>
    <w:rsid w:val="00C94C70"/>
    <w:rsid w:val="00C94EFD"/>
    <w:rsid w:val="00C9538A"/>
    <w:rsid w:val="00CA3C76"/>
    <w:rsid w:val="00CA4AA9"/>
    <w:rsid w:val="00CB0C54"/>
    <w:rsid w:val="00CB0D0C"/>
    <w:rsid w:val="00CB1E7D"/>
    <w:rsid w:val="00CC03B7"/>
    <w:rsid w:val="00CC0462"/>
    <w:rsid w:val="00CC3F4A"/>
    <w:rsid w:val="00CC6902"/>
    <w:rsid w:val="00CD0530"/>
    <w:rsid w:val="00CD0718"/>
    <w:rsid w:val="00CD2594"/>
    <w:rsid w:val="00CD34F5"/>
    <w:rsid w:val="00CD548E"/>
    <w:rsid w:val="00CE4918"/>
    <w:rsid w:val="00CF0B5D"/>
    <w:rsid w:val="00CF2A78"/>
    <w:rsid w:val="00CF6A00"/>
    <w:rsid w:val="00D02419"/>
    <w:rsid w:val="00D052D4"/>
    <w:rsid w:val="00D06D49"/>
    <w:rsid w:val="00D074E9"/>
    <w:rsid w:val="00D14C63"/>
    <w:rsid w:val="00D26FB7"/>
    <w:rsid w:val="00D305A2"/>
    <w:rsid w:val="00D345B6"/>
    <w:rsid w:val="00D406B9"/>
    <w:rsid w:val="00D41545"/>
    <w:rsid w:val="00D4285E"/>
    <w:rsid w:val="00D433BD"/>
    <w:rsid w:val="00D46295"/>
    <w:rsid w:val="00D46403"/>
    <w:rsid w:val="00D47837"/>
    <w:rsid w:val="00D5414D"/>
    <w:rsid w:val="00D578EE"/>
    <w:rsid w:val="00D663BE"/>
    <w:rsid w:val="00D705AE"/>
    <w:rsid w:val="00D73830"/>
    <w:rsid w:val="00D761B2"/>
    <w:rsid w:val="00D820DF"/>
    <w:rsid w:val="00D846CE"/>
    <w:rsid w:val="00D909E4"/>
    <w:rsid w:val="00D93262"/>
    <w:rsid w:val="00D9566F"/>
    <w:rsid w:val="00D96C54"/>
    <w:rsid w:val="00DA1BD6"/>
    <w:rsid w:val="00DA5B57"/>
    <w:rsid w:val="00DA6C4A"/>
    <w:rsid w:val="00DB2FA0"/>
    <w:rsid w:val="00DB469E"/>
    <w:rsid w:val="00DC3738"/>
    <w:rsid w:val="00DC55F8"/>
    <w:rsid w:val="00DC56BB"/>
    <w:rsid w:val="00DC5746"/>
    <w:rsid w:val="00DC65F4"/>
    <w:rsid w:val="00DC6D08"/>
    <w:rsid w:val="00DD190F"/>
    <w:rsid w:val="00DD658C"/>
    <w:rsid w:val="00DD6AD7"/>
    <w:rsid w:val="00DE3935"/>
    <w:rsid w:val="00DE5DB4"/>
    <w:rsid w:val="00DE6E7D"/>
    <w:rsid w:val="00DF20AA"/>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DBD"/>
    <w:rsid w:val="00EF2123"/>
    <w:rsid w:val="00EF232C"/>
    <w:rsid w:val="00F02B42"/>
    <w:rsid w:val="00F0317B"/>
    <w:rsid w:val="00F235AD"/>
    <w:rsid w:val="00F239FF"/>
    <w:rsid w:val="00F33D95"/>
    <w:rsid w:val="00F37176"/>
    <w:rsid w:val="00F4674B"/>
    <w:rsid w:val="00F514EA"/>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528B5DDA-84BE-44C0-8FE2-42663172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C63F4-810C-44B2-AE41-10CAE1723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8</Pages>
  <Words>61885</Words>
  <Characters>352749</Characters>
  <Application>Microsoft Office Word</Application>
  <DocSecurity>0</DocSecurity>
  <Lines>2939</Lines>
  <Paragraphs>82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13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09-09T03:49:00Z</dcterms:created>
  <dcterms:modified xsi:type="dcterms:W3CDTF">2016-09-09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lf2CUbkS"/&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